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77777777"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" filled="f" strokecolor="#00b050" strokeweight="2.25pt">
                <v:textbo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200016671"/>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77777777"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7DD3517" w14:textId="77777777" w:rsidR="00457C81" w:rsidRDefault="008A6A05" w:rsidP="001C75EE">
      <w:pPr>
        <w:keepNext/>
        <w:keepLines/>
        <w:spacing w:after="0" w:line="360" w:lineRule="auto"/>
        <w:jc w:val="center"/>
        <w:outlineLvl w:val="0"/>
        <w:rPr>
          <w:rFonts w:ascii="Times New Roman" w:eastAsiaTheme="majorEastAsia" w:hAnsi="Times New Roman" w:cs="Times New Roman"/>
          <w:b/>
          <w:sz w:val="24"/>
          <w:szCs w:val="24"/>
          <w:lang w:val="fr-FR"/>
        </w:rPr>
      </w:pPr>
      <w:bookmarkStart w:id="2" w:name="_Toc184475243"/>
      <w:bookmarkStart w:id="3" w:name="_Toc200016672"/>
      <w:r w:rsidRPr="00167D1B">
        <w:rPr>
          <w:rFonts w:ascii="Times New Roman" w:eastAsiaTheme="majorEastAsia" w:hAnsi="Times New Roman" w:cs="Times New Roman"/>
          <w:b/>
          <w:sz w:val="24"/>
          <w:szCs w:val="24"/>
          <w:lang w:val="fr-FR"/>
        </w:rPr>
        <w:lastRenderedPageBreak/>
        <w:t>REMERCIEMENTS</w:t>
      </w:r>
      <w:bookmarkEnd w:id="2"/>
      <w:bookmarkEnd w:id="3"/>
    </w:p>
    <w:p w14:paraId="6E83919E" w14:textId="77777777" w:rsidR="0072340D" w:rsidRPr="00167D1B" w:rsidRDefault="0072340D" w:rsidP="001C75EE">
      <w:pPr>
        <w:keepNext/>
        <w:keepLines/>
        <w:spacing w:after="0" w:line="360" w:lineRule="auto"/>
        <w:jc w:val="center"/>
        <w:outlineLvl w:val="0"/>
        <w:rPr>
          <w:rFonts w:ascii="Times New Roman" w:eastAsiaTheme="majorEastAsia" w:hAnsi="Times New Roman" w:cs="Times New Roman"/>
          <w:b/>
          <w:sz w:val="24"/>
          <w:szCs w:val="24"/>
          <w:lang w:val="fr-FR"/>
        </w:rPr>
      </w:pPr>
    </w:p>
    <w:p w14:paraId="4C4A5C6B" w14:textId="77777777"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A964D1">
      <w:pPr>
        <w:keepNext/>
        <w:keepLines/>
        <w:spacing w:after="0" w:line="360" w:lineRule="auto"/>
        <w:jc w:val="center"/>
        <w:outlineLvl w:val="0"/>
        <w:rPr>
          <w:rFonts w:ascii="Times New Roman" w:eastAsiaTheme="majorEastAsia" w:hAnsi="Times New Roman" w:cs="Times New Roman"/>
          <w:b/>
          <w:sz w:val="24"/>
          <w:szCs w:val="24"/>
          <w:lang w:val="fr-FR"/>
        </w:rPr>
      </w:pPr>
      <w:bookmarkStart w:id="4" w:name="_Toc200016673"/>
      <w:r w:rsidRPr="006871BC">
        <w:rPr>
          <w:rFonts w:ascii="Times New Roman" w:eastAsiaTheme="majorEastAsia" w:hAnsi="Times New Roman" w:cs="Times New Roman"/>
          <w:b/>
          <w:sz w:val="24"/>
          <w:szCs w:val="24"/>
          <w:lang w:val="fr-FR"/>
        </w:rPr>
        <w:lastRenderedPageBreak/>
        <w:t>RÉSUMÉ</w:t>
      </w:r>
      <w:bookmarkEnd w:id="4"/>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3A7C5265" w14:textId="77777777" w:rsidR="001C089B" w:rsidRPr="009C1B66" w:rsidRDefault="001C089B" w:rsidP="00907A4D">
      <w:pPr>
        <w:keepNext/>
        <w:keepLines/>
        <w:spacing w:after="0" w:line="360" w:lineRule="auto"/>
        <w:jc w:val="center"/>
        <w:outlineLvl w:val="0"/>
        <w:rPr>
          <w:rFonts w:ascii="Times New Roman" w:eastAsiaTheme="majorEastAsia" w:hAnsi="Times New Roman" w:cs="Times New Roman"/>
          <w:b/>
          <w:sz w:val="24"/>
          <w:szCs w:val="24"/>
        </w:rPr>
      </w:pPr>
      <w:bookmarkStart w:id="5" w:name="_Toc200016674"/>
      <w:r w:rsidRPr="009C1B66">
        <w:rPr>
          <w:rFonts w:ascii="Times New Roman" w:eastAsiaTheme="majorEastAsia" w:hAnsi="Times New Roman" w:cs="Times New Roman"/>
          <w:b/>
          <w:sz w:val="24"/>
          <w:szCs w:val="24"/>
        </w:rPr>
        <w:lastRenderedPageBreak/>
        <w:t>ABSTRACT</w:t>
      </w:r>
      <w:bookmarkEnd w:id="5"/>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3B0C431C" w14:textId="77777777" w:rsidR="00457C81" w:rsidRPr="008B7644" w:rsidRDefault="00CA7F50" w:rsidP="004A413E">
      <w:pPr>
        <w:jc w:val="cente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14:paraId="60775380" w14:textId="77777777" w:rsidR="009B18AC" w:rsidRPr="000B5DF5" w:rsidRDefault="009B18AC">
          <w:pPr>
            <w:pStyle w:val="En-ttedetabledesmatires"/>
            <w:rPr>
              <w:sz w:val="2"/>
              <w:lang w:val="fr-FR"/>
            </w:rPr>
          </w:pPr>
        </w:p>
        <w:p w14:paraId="159D16BF" w14:textId="394C3F08" w:rsidR="002E7FA4" w:rsidRDefault="009B18AC">
          <w:pPr>
            <w:pStyle w:val="TM1"/>
            <w:tabs>
              <w:tab w:val="right" w:leader="dot" w:pos="9396"/>
            </w:tabs>
            <w:rPr>
              <w:rFonts w:eastAsiaTheme="minorEastAsia"/>
              <w:noProof/>
              <w:kern w:val="2"/>
              <w:sz w:val="24"/>
              <w:szCs w:val="24"/>
              <w:lang w:val="fr-BF" w:eastAsia="fr-FR"/>
              <w14:ligatures w14:val="standardContextual"/>
            </w:rPr>
          </w:pPr>
          <w:r>
            <w:fldChar w:fldCharType="begin"/>
          </w:r>
          <w:r>
            <w:instrText xml:space="preserve"> TOC \o "1-3" \h \z \u </w:instrText>
          </w:r>
          <w:r>
            <w:fldChar w:fldCharType="separate"/>
          </w:r>
          <w:hyperlink w:anchor="_Toc200016671" w:history="1">
            <w:r w:rsidR="002E7FA4" w:rsidRPr="00D72A26">
              <w:rPr>
                <w:rStyle w:val="Lienhypertexte"/>
                <w:rFonts w:ascii="Times New Roman" w:eastAsiaTheme="majorEastAsia" w:hAnsi="Times New Roman" w:cs="Times New Roman"/>
                <w:b/>
                <w:noProof/>
                <w:lang w:val="fr-FR"/>
              </w:rPr>
              <w:t>DÉDICACE</w:t>
            </w:r>
            <w:r w:rsidR="002E7FA4">
              <w:rPr>
                <w:noProof/>
                <w:webHidden/>
              </w:rPr>
              <w:tab/>
            </w:r>
            <w:r w:rsidR="002E7FA4">
              <w:rPr>
                <w:noProof/>
                <w:webHidden/>
              </w:rPr>
              <w:fldChar w:fldCharType="begin"/>
            </w:r>
            <w:r w:rsidR="002E7FA4">
              <w:rPr>
                <w:noProof/>
                <w:webHidden/>
              </w:rPr>
              <w:instrText xml:space="preserve"> PAGEREF _Toc200016671 \h </w:instrText>
            </w:r>
            <w:r w:rsidR="002E7FA4">
              <w:rPr>
                <w:noProof/>
                <w:webHidden/>
              </w:rPr>
            </w:r>
            <w:r w:rsidR="002E7FA4">
              <w:rPr>
                <w:noProof/>
                <w:webHidden/>
              </w:rPr>
              <w:fldChar w:fldCharType="separate"/>
            </w:r>
            <w:r w:rsidR="002E7FA4">
              <w:rPr>
                <w:noProof/>
                <w:webHidden/>
              </w:rPr>
              <w:t>i</w:t>
            </w:r>
            <w:r w:rsidR="002E7FA4">
              <w:rPr>
                <w:noProof/>
                <w:webHidden/>
              </w:rPr>
              <w:fldChar w:fldCharType="end"/>
            </w:r>
          </w:hyperlink>
        </w:p>
        <w:p w14:paraId="467E4E9D" w14:textId="4EBF74CC"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672" w:history="1">
            <w:r w:rsidRPr="00D72A26">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200016672 \h </w:instrText>
            </w:r>
            <w:r>
              <w:rPr>
                <w:noProof/>
                <w:webHidden/>
              </w:rPr>
            </w:r>
            <w:r>
              <w:rPr>
                <w:noProof/>
                <w:webHidden/>
              </w:rPr>
              <w:fldChar w:fldCharType="separate"/>
            </w:r>
            <w:r>
              <w:rPr>
                <w:noProof/>
                <w:webHidden/>
              </w:rPr>
              <w:t>ii</w:t>
            </w:r>
            <w:r>
              <w:rPr>
                <w:noProof/>
                <w:webHidden/>
              </w:rPr>
              <w:fldChar w:fldCharType="end"/>
            </w:r>
          </w:hyperlink>
        </w:p>
        <w:p w14:paraId="769AC3D5" w14:textId="269B1A42"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673" w:history="1">
            <w:r w:rsidRPr="00D72A26">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200016673 \h </w:instrText>
            </w:r>
            <w:r>
              <w:rPr>
                <w:noProof/>
                <w:webHidden/>
              </w:rPr>
            </w:r>
            <w:r>
              <w:rPr>
                <w:noProof/>
                <w:webHidden/>
              </w:rPr>
              <w:fldChar w:fldCharType="separate"/>
            </w:r>
            <w:r>
              <w:rPr>
                <w:noProof/>
                <w:webHidden/>
              </w:rPr>
              <w:t>iii</w:t>
            </w:r>
            <w:r>
              <w:rPr>
                <w:noProof/>
                <w:webHidden/>
              </w:rPr>
              <w:fldChar w:fldCharType="end"/>
            </w:r>
          </w:hyperlink>
        </w:p>
        <w:p w14:paraId="2A57CAAD" w14:textId="095103CB"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674" w:history="1">
            <w:r w:rsidRPr="00D72A26">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200016674 \h </w:instrText>
            </w:r>
            <w:r>
              <w:rPr>
                <w:noProof/>
                <w:webHidden/>
              </w:rPr>
            </w:r>
            <w:r>
              <w:rPr>
                <w:noProof/>
                <w:webHidden/>
              </w:rPr>
              <w:fldChar w:fldCharType="separate"/>
            </w:r>
            <w:r>
              <w:rPr>
                <w:noProof/>
                <w:webHidden/>
              </w:rPr>
              <w:t>iv</w:t>
            </w:r>
            <w:r>
              <w:rPr>
                <w:noProof/>
                <w:webHidden/>
              </w:rPr>
              <w:fldChar w:fldCharType="end"/>
            </w:r>
          </w:hyperlink>
        </w:p>
        <w:p w14:paraId="050711EA" w14:textId="3CDB7E00"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675" w:history="1">
            <w:r w:rsidRPr="00D72A26">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200016675 \h </w:instrText>
            </w:r>
            <w:r>
              <w:rPr>
                <w:noProof/>
                <w:webHidden/>
              </w:rPr>
            </w:r>
            <w:r>
              <w:rPr>
                <w:noProof/>
                <w:webHidden/>
              </w:rPr>
              <w:fldChar w:fldCharType="separate"/>
            </w:r>
            <w:r>
              <w:rPr>
                <w:noProof/>
                <w:webHidden/>
              </w:rPr>
              <w:t>vii</w:t>
            </w:r>
            <w:r>
              <w:rPr>
                <w:noProof/>
                <w:webHidden/>
              </w:rPr>
              <w:fldChar w:fldCharType="end"/>
            </w:r>
          </w:hyperlink>
        </w:p>
        <w:p w14:paraId="7B46E0EC" w14:textId="2D640D0A"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676" w:history="1">
            <w:r w:rsidRPr="00D72A26">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200016676 \h </w:instrText>
            </w:r>
            <w:r>
              <w:rPr>
                <w:noProof/>
                <w:webHidden/>
              </w:rPr>
            </w:r>
            <w:r>
              <w:rPr>
                <w:noProof/>
                <w:webHidden/>
              </w:rPr>
              <w:fldChar w:fldCharType="separate"/>
            </w:r>
            <w:r>
              <w:rPr>
                <w:noProof/>
                <w:webHidden/>
              </w:rPr>
              <w:t>viii</w:t>
            </w:r>
            <w:r>
              <w:rPr>
                <w:noProof/>
                <w:webHidden/>
              </w:rPr>
              <w:fldChar w:fldCharType="end"/>
            </w:r>
          </w:hyperlink>
        </w:p>
        <w:p w14:paraId="692FB04C" w14:textId="401DB265"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677" w:history="1">
            <w:r w:rsidRPr="00D72A26">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200016677 \h </w:instrText>
            </w:r>
            <w:r>
              <w:rPr>
                <w:noProof/>
                <w:webHidden/>
              </w:rPr>
            </w:r>
            <w:r>
              <w:rPr>
                <w:noProof/>
                <w:webHidden/>
              </w:rPr>
              <w:fldChar w:fldCharType="separate"/>
            </w:r>
            <w:r>
              <w:rPr>
                <w:noProof/>
                <w:webHidden/>
              </w:rPr>
              <w:t>ix</w:t>
            </w:r>
            <w:r>
              <w:rPr>
                <w:noProof/>
                <w:webHidden/>
              </w:rPr>
              <w:fldChar w:fldCharType="end"/>
            </w:r>
          </w:hyperlink>
        </w:p>
        <w:p w14:paraId="658B4978" w14:textId="2C660CFA"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678" w:history="1">
            <w:r w:rsidRPr="00D72A26">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200016678 \h </w:instrText>
            </w:r>
            <w:r>
              <w:rPr>
                <w:noProof/>
                <w:webHidden/>
              </w:rPr>
            </w:r>
            <w:r>
              <w:rPr>
                <w:noProof/>
                <w:webHidden/>
              </w:rPr>
              <w:fldChar w:fldCharType="separate"/>
            </w:r>
            <w:r>
              <w:rPr>
                <w:noProof/>
                <w:webHidden/>
              </w:rPr>
              <w:t>2</w:t>
            </w:r>
            <w:r>
              <w:rPr>
                <w:noProof/>
                <w:webHidden/>
              </w:rPr>
              <w:fldChar w:fldCharType="end"/>
            </w:r>
          </w:hyperlink>
        </w:p>
        <w:p w14:paraId="2B8E7615" w14:textId="1A8AE99B"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79" w:history="1">
            <w:r w:rsidRPr="00D72A26">
              <w:rPr>
                <w:rStyle w:val="Lienhypertexte"/>
                <w:rFonts w:ascii="Times New Roman" w:eastAsiaTheme="majorEastAsia" w:hAnsi="Times New Roman" w:cs="Times New Roman"/>
                <w:b/>
                <w:noProof/>
                <w:lang w:val="fr-FR"/>
              </w:rPr>
              <w:t>1.1.</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200016679 \h </w:instrText>
            </w:r>
            <w:r>
              <w:rPr>
                <w:noProof/>
                <w:webHidden/>
              </w:rPr>
            </w:r>
            <w:r>
              <w:rPr>
                <w:noProof/>
                <w:webHidden/>
              </w:rPr>
              <w:fldChar w:fldCharType="separate"/>
            </w:r>
            <w:r>
              <w:rPr>
                <w:noProof/>
                <w:webHidden/>
              </w:rPr>
              <w:t>2</w:t>
            </w:r>
            <w:r>
              <w:rPr>
                <w:noProof/>
                <w:webHidden/>
              </w:rPr>
              <w:fldChar w:fldCharType="end"/>
            </w:r>
          </w:hyperlink>
        </w:p>
        <w:p w14:paraId="1354D647" w14:textId="08EEF586"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0" w:history="1">
            <w:r w:rsidRPr="00D72A26">
              <w:rPr>
                <w:rStyle w:val="Lienhypertexte"/>
                <w:rFonts w:ascii="Times New Roman" w:eastAsiaTheme="majorEastAsia" w:hAnsi="Times New Roman" w:cs="Times New Roman"/>
                <w:b/>
                <w:noProof/>
                <w:lang w:val="fr-FR"/>
              </w:rPr>
              <w:t>1.2.</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200016680 \h </w:instrText>
            </w:r>
            <w:r>
              <w:rPr>
                <w:noProof/>
                <w:webHidden/>
              </w:rPr>
            </w:r>
            <w:r>
              <w:rPr>
                <w:noProof/>
                <w:webHidden/>
              </w:rPr>
              <w:fldChar w:fldCharType="separate"/>
            </w:r>
            <w:r>
              <w:rPr>
                <w:noProof/>
                <w:webHidden/>
              </w:rPr>
              <w:t>4</w:t>
            </w:r>
            <w:r>
              <w:rPr>
                <w:noProof/>
                <w:webHidden/>
              </w:rPr>
              <w:fldChar w:fldCharType="end"/>
            </w:r>
          </w:hyperlink>
        </w:p>
        <w:p w14:paraId="38AD22AF" w14:textId="0B64A9A4"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1" w:history="1">
            <w:r w:rsidRPr="00D72A26">
              <w:rPr>
                <w:rStyle w:val="Lienhypertexte"/>
                <w:rFonts w:ascii="Times New Roman" w:eastAsiaTheme="majorEastAsia" w:hAnsi="Times New Roman" w:cs="Times New Roman"/>
                <w:b/>
                <w:noProof/>
                <w:lang w:val="fr-FR"/>
              </w:rPr>
              <w:t>1.3.</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200016681 \h </w:instrText>
            </w:r>
            <w:r>
              <w:rPr>
                <w:noProof/>
                <w:webHidden/>
              </w:rPr>
            </w:r>
            <w:r>
              <w:rPr>
                <w:noProof/>
                <w:webHidden/>
              </w:rPr>
              <w:fldChar w:fldCharType="separate"/>
            </w:r>
            <w:r>
              <w:rPr>
                <w:noProof/>
                <w:webHidden/>
              </w:rPr>
              <w:t>5</w:t>
            </w:r>
            <w:r>
              <w:rPr>
                <w:noProof/>
                <w:webHidden/>
              </w:rPr>
              <w:fldChar w:fldCharType="end"/>
            </w:r>
          </w:hyperlink>
        </w:p>
        <w:p w14:paraId="65185296" w14:textId="59B7E958"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2" w:history="1">
            <w:r w:rsidRPr="00D72A26">
              <w:rPr>
                <w:rStyle w:val="Lienhypertexte"/>
                <w:rFonts w:ascii="Times New Roman" w:eastAsiaTheme="majorEastAsia" w:hAnsi="Times New Roman" w:cs="Times New Roman"/>
                <w:b/>
                <w:noProof/>
                <w:lang w:val="fr-FR"/>
              </w:rPr>
              <w:t>1.4.</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200016682 \h </w:instrText>
            </w:r>
            <w:r>
              <w:rPr>
                <w:noProof/>
                <w:webHidden/>
              </w:rPr>
            </w:r>
            <w:r>
              <w:rPr>
                <w:noProof/>
                <w:webHidden/>
              </w:rPr>
              <w:fldChar w:fldCharType="separate"/>
            </w:r>
            <w:r>
              <w:rPr>
                <w:noProof/>
                <w:webHidden/>
              </w:rPr>
              <w:t>5</w:t>
            </w:r>
            <w:r>
              <w:rPr>
                <w:noProof/>
                <w:webHidden/>
              </w:rPr>
              <w:fldChar w:fldCharType="end"/>
            </w:r>
          </w:hyperlink>
        </w:p>
        <w:p w14:paraId="71253B7A" w14:textId="612B43D1"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3" w:history="1">
            <w:r w:rsidRPr="00D72A26">
              <w:rPr>
                <w:rStyle w:val="Lienhypertexte"/>
                <w:rFonts w:ascii="Times New Roman" w:eastAsiaTheme="majorEastAsia" w:hAnsi="Times New Roman" w:cs="Times New Roman"/>
                <w:b/>
                <w:noProof/>
                <w:lang w:val="fr-FR"/>
              </w:rPr>
              <w:t>1.5.</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200016683 \h </w:instrText>
            </w:r>
            <w:r>
              <w:rPr>
                <w:noProof/>
                <w:webHidden/>
              </w:rPr>
            </w:r>
            <w:r>
              <w:rPr>
                <w:noProof/>
                <w:webHidden/>
              </w:rPr>
              <w:fldChar w:fldCharType="separate"/>
            </w:r>
            <w:r>
              <w:rPr>
                <w:noProof/>
                <w:webHidden/>
              </w:rPr>
              <w:t>6</w:t>
            </w:r>
            <w:r>
              <w:rPr>
                <w:noProof/>
                <w:webHidden/>
              </w:rPr>
              <w:fldChar w:fldCharType="end"/>
            </w:r>
          </w:hyperlink>
        </w:p>
        <w:p w14:paraId="3C67A23E" w14:textId="43B84BD6"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684" w:history="1">
            <w:r w:rsidRPr="00D72A26">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200016684 \h </w:instrText>
            </w:r>
            <w:r>
              <w:rPr>
                <w:noProof/>
                <w:webHidden/>
              </w:rPr>
            </w:r>
            <w:r>
              <w:rPr>
                <w:noProof/>
                <w:webHidden/>
              </w:rPr>
              <w:fldChar w:fldCharType="separate"/>
            </w:r>
            <w:r>
              <w:rPr>
                <w:noProof/>
                <w:webHidden/>
              </w:rPr>
              <w:t>9</w:t>
            </w:r>
            <w:r>
              <w:rPr>
                <w:noProof/>
                <w:webHidden/>
              </w:rPr>
              <w:fldChar w:fldCharType="end"/>
            </w:r>
          </w:hyperlink>
        </w:p>
        <w:p w14:paraId="6EC80627" w14:textId="56991A17"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5" w:history="1">
            <w:r w:rsidRPr="00D72A26">
              <w:rPr>
                <w:rStyle w:val="Lienhypertexte"/>
                <w:rFonts w:ascii="Times New Roman" w:eastAsiaTheme="majorEastAsia" w:hAnsi="Times New Roman" w:cs="Times New Roman"/>
                <w:b/>
                <w:noProof/>
                <w:lang w:val="fr-FR"/>
              </w:rPr>
              <w:t>2.1.</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200016685 \h </w:instrText>
            </w:r>
            <w:r>
              <w:rPr>
                <w:noProof/>
                <w:webHidden/>
              </w:rPr>
            </w:r>
            <w:r>
              <w:rPr>
                <w:noProof/>
                <w:webHidden/>
              </w:rPr>
              <w:fldChar w:fldCharType="separate"/>
            </w:r>
            <w:r>
              <w:rPr>
                <w:noProof/>
                <w:webHidden/>
              </w:rPr>
              <w:t>9</w:t>
            </w:r>
            <w:r>
              <w:rPr>
                <w:noProof/>
                <w:webHidden/>
              </w:rPr>
              <w:fldChar w:fldCharType="end"/>
            </w:r>
          </w:hyperlink>
        </w:p>
        <w:p w14:paraId="0AA0FA03" w14:textId="4B24AE01" w:rsidR="002E7FA4" w:rsidRDefault="002E7FA4">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686" w:history="1">
            <w:r w:rsidRPr="00D72A26">
              <w:rPr>
                <w:rStyle w:val="Lienhypertexte"/>
                <w:rFonts w:ascii="Times New Roman" w:hAnsi="Times New Roman" w:cs="Times New Roman"/>
                <w:b/>
                <w:noProof/>
                <w:lang w:val="fr-FR"/>
              </w:rPr>
              <w:t>2.1.1.</w:t>
            </w:r>
            <w:r>
              <w:rPr>
                <w:rFonts w:eastAsiaTheme="minorEastAsia"/>
                <w:noProof/>
                <w:kern w:val="2"/>
                <w:sz w:val="24"/>
                <w:szCs w:val="24"/>
                <w:lang w:val="fr-BF" w:eastAsia="fr-FR"/>
                <w14:ligatures w14:val="standardContextual"/>
              </w:rPr>
              <w:tab/>
            </w:r>
            <w:r w:rsidRPr="00D72A26">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200016686 \h </w:instrText>
            </w:r>
            <w:r>
              <w:rPr>
                <w:noProof/>
                <w:webHidden/>
              </w:rPr>
            </w:r>
            <w:r>
              <w:rPr>
                <w:noProof/>
                <w:webHidden/>
              </w:rPr>
              <w:fldChar w:fldCharType="separate"/>
            </w:r>
            <w:r>
              <w:rPr>
                <w:noProof/>
                <w:webHidden/>
              </w:rPr>
              <w:t>9</w:t>
            </w:r>
            <w:r>
              <w:rPr>
                <w:noProof/>
                <w:webHidden/>
              </w:rPr>
              <w:fldChar w:fldCharType="end"/>
            </w:r>
          </w:hyperlink>
        </w:p>
        <w:p w14:paraId="5CA3F1AC" w14:textId="42808107" w:rsidR="002E7FA4" w:rsidRDefault="002E7FA4">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687" w:history="1">
            <w:r w:rsidRPr="00D72A26">
              <w:rPr>
                <w:rStyle w:val="Lienhypertexte"/>
                <w:rFonts w:ascii="Times New Roman" w:hAnsi="Times New Roman" w:cs="Times New Roman"/>
                <w:b/>
                <w:noProof/>
                <w:lang w:val="fr-FR"/>
              </w:rPr>
              <w:t>2.1.2.</w:t>
            </w:r>
            <w:r>
              <w:rPr>
                <w:rFonts w:eastAsiaTheme="minorEastAsia"/>
                <w:noProof/>
                <w:kern w:val="2"/>
                <w:sz w:val="24"/>
                <w:szCs w:val="24"/>
                <w:lang w:val="fr-BF" w:eastAsia="fr-FR"/>
                <w14:ligatures w14:val="standardContextual"/>
              </w:rPr>
              <w:tab/>
            </w:r>
            <w:r w:rsidRPr="00D72A26">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200016687 \h </w:instrText>
            </w:r>
            <w:r>
              <w:rPr>
                <w:noProof/>
                <w:webHidden/>
              </w:rPr>
            </w:r>
            <w:r>
              <w:rPr>
                <w:noProof/>
                <w:webHidden/>
              </w:rPr>
              <w:fldChar w:fldCharType="separate"/>
            </w:r>
            <w:r>
              <w:rPr>
                <w:noProof/>
                <w:webHidden/>
              </w:rPr>
              <w:t>10</w:t>
            </w:r>
            <w:r>
              <w:rPr>
                <w:noProof/>
                <w:webHidden/>
              </w:rPr>
              <w:fldChar w:fldCharType="end"/>
            </w:r>
          </w:hyperlink>
        </w:p>
        <w:p w14:paraId="187B3040" w14:textId="567F407A"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8" w:history="1">
            <w:r w:rsidRPr="00D72A26">
              <w:rPr>
                <w:rStyle w:val="Lienhypertexte"/>
                <w:rFonts w:ascii="Times New Roman" w:eastAsiaTheme="majorEastAsia" w:hAnsi="Times New Roman" w:cs="Times New Roman"/>
                <w:b/>
                <w:noProof/>
                <w:lang w:val="fr-FR"/>
              </w:rPr>
              <w:t>2.2.</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200016688 \h </w:instrText>
            </w:r>
            <w:r>
              <w:rPr>
                <w:noProof/>
                <w:webHidden/>
              </w:rPr>
            </w:r>
            <w:r>
              <w:rPr>
                <w:noProof/>
                <w:webHidden/>
              </w:rPr>
              <w:fldChar w:fldCharType="separate"/>
            </w:r>
            <w:r>
              <w:rPr>
                <w:noProof/>
                <w:webHidden/>
              </w:rPr>
              <w:t>12</w:t>
            </w:r>
            <w:r>
              <w:rPr>
                <w:noProof/>
                <w:webHidden/>
              </w:rPr>
              <w:fldChar w:fldCharType="end"/>
            </w:r>
          </w:hyperlink>
        </w:p>
        <w:p w14:paraId="48F6B5C8" w14:textId="31DF41D3"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9" w:history="1">
            <w:r w:rsidRPr="00D72A26">
              <w:rPr>
                <w:rStyle w:val="Lienhypertexte"/>
                <w:rFonts w:ascii="Times New Roman" w:eastAsiaTheme="majorEastAsia" w:hAnsi="Times New Roman" w:cs="Times New Roman"/>
                <w:b/>
                <w:noProof/>
                <w:lang w:val="fr-FR"/>
              </w:rPr>
              <w:t>2.3.</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200016689 \h </w:instrText>
            </w:r>
            <w:r>
              <w:rPr>
                <w:noProof/>
                <w:webHidden/>
              </w:rPr>
            </w:r>
            <w:r>
              <w:rPr>
                <w:noProof/>
                <w:webHidden/>
              </w:rPr>
              <w:fldChar w:fldCharType="separate"/>
            </w:r>
            <w:r>
              <w:rPr>
                <w:noProof/>
                <w:webHidden/>
              </w:rPr>
              <w:t>14</w:t>
            </w:r>
            <w:r>
              <w:rPr>
                <w:noProof/>
                <w:webHidden/>
              </w:rPr>
              <w:fldChar w:fldCharType="end"/>
            </w:r>
          </w:hyperlink>
        </w:p>
        <w:p w14:paraId="3BA88BC7" w14:textId="0CE2E585" w:rsidR="002E7FA4" w:rsidRDefault="002E7FA4">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690" w:history="1">
            <w:r w:rsidRPr="00D72A26">
              <w:rPr>
                <w:rStyle w:val="Lienhypertexte"/>
                <w:rFonts w:ascii="Times New Roman" w:hAnsi="Times New Roman" w:cs="Times New Roman"/>
                <w:b/>
                <w:noProof/>
                <w:lang w:val="fr-FR"/>
              </w:rPr>
              <w:t>2.3.1.</w:t>
            </w:r>
            <w:r>
              <w:rPr>
                <w:rFonts w:eastAsiaTheme="minorEastAsia"/>
                <w:noProof/>
                <w:kern w:val="2"/>
                <w:sz w:val="24"/>
                <w:szCs w:val="24"/>
                <w:lang w:val="fr-BF" w:eastAsia="fr-FR"/>
                <w14:ligatures w14:val="standardContextual"/>
              </w:rPr>
              <w:tab/>
            </w:r>
            <w:r w:rsidRPr="00D72A26">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200016690 \h </w:instrText>
            </w:r>
            <w:r>
              <w:rPr>
                <w:noProof/>
                <w:webHidden/>
              </w:rPr>
            </w:r>
            <w:r>
              <w:rPr>
                <w:noProof/>
                <w:webHidden/>
              </w:rPr>
              <w:fldChar w:fldCharType="separate"/>
            </w:r>
            <w:r>
              <w:rPr>
                <w:noProof/>
                <w:webHidden/>
              </w:rPr>
              <w:t>15</w:t>
            </w:r>
            <w:r>
              <w:rPr>
                <w:noProof/>
                <w:webHidden/>
              </w:rPr>
              <w:fldChar w:fldCharType="end"/>
            </w:r>
          </w:hyperlink>
        </w:p>
        <w:p w14:paraId="4C072E21" w14:textId="4B19BC4C" w:rsidR="002E7FA4" w:rsidRDefault="002E7FA4">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691" w:history="1">
            <w:r w:rsidRPr="00D72A26">
              <w:rPr>
                <w:rStyle w:val="Lienhypertexte"/>
                <w:rFonts w:ascii="Times New Roman" w:hAnsi="Times New Roman" w:cs="Times New Roman"/>
                <w:b/>
                <w:noProof/>
                <w:lang w:val="fr-FR"/>
              </w:rPr>
              <w:t>2.3.2.</w:t>
            </w:r>
            <w:r>
              <w:rPr>
                <w:rFonts w:eastAsiaTheme="minorEastAsia"/>
                <w:noProof/>
                <w:kern w:val="2"/>
                <w:sz w:val="24"/>
                <w:szCs w:val="24"/>
                <w:lang w:val="fr-BF" w:eastAsia="fr-FR"/>
                <w14:ligatures w14:val="standardContextual"/>
              </w:rPr>
              <w:tab/>
            </w:r>
            <w:r w:rsidRPr="00D72A26">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200016691 \h </w:instrText>
            </w:r>
            <w:r>
              <w:rPr>
                <w:noProof/>
                <w:webHidden/>
              </w:rPr>
            </w:r>
            <w:r>
              <w:rPr>
                <w:noProof/>
                <w:webHidden/>
              </w:rPr>
              <w:fldChar w:fldCharType="separate"/>
            </w:r>
            <w:r>
              <w:rPr>
                <w:noProof/>
                <w:webHidden/>
              </w:rPr>
              <w:t>18</w:t>
            </w:r>
            <w:r>
              <w:rPr>
                <w:noProof/>
                <w:webHidden/>
              </w:rPr>
              <w:fldChar w:fldCharType="end"/>
            </w:r>
          </w:hyperlink>
        </w:p>
        <w:p w14:paraId="4A8183DA" w14:textId="458AE301"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92" w:history="1">
            <w:r w:rsidRPr="00D72A26">
              <w:rPr>
                <w:rStyle w:val="Lienhypertexte"/>
                <w:rFonts w:ascii="Times New Roman" w:eastAsiaTheme="majorEastAsia" w:hAnsi="Times New Roman" w:cs="Times New Roman"/>
                <w:b/>
                <w:noProof/>
                <w:lang w:val="fr-FR"/>
              </w:rPr>
              <w:t>2.4.</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200016692 \h </w:instrText>
            </w:r>
            <w:r>
              <w:rPr>
                <w:noProof/>
                <w:webHidden/>
              </w:rPr>
            </w:r>
            <w:r>
              <w:rPr>
                <w:noProof/>
                <w:webHidden/>
              </w:rPr>
              <w:fldChar w:fldCharType="separate"/>
            </w:r>
            <w:r>
              <w:rPr>
                <w:noProof/>
                <w:webHidden/>
              </w:rPr>
              <w:t>19</w:t>
            </w:r>
            <w:r>
              <w:rPr>
                <w:noProof/>
                <w:webHidden/>
              </w:rPr>
              <w:fldChar w:fldCharType="end"/>
            </w:r>
          </w:hyperlink>
        </w:p>
        <w:p w14:paraId="65AC1032" w14:textId="5BEFA8E4"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93" w:history="1">
            <w:r w:rsidRPr="00D72A26">
              <w:rPr>
                <w:rStyle w:val="Lienhypertexte"/>
                <w:rFonts w:ascii="Times New Roman" w:eastAsiaTheme="majorEastAsia" w:hAnsi="Times New Roman" w:cs="Times New Roman"/>
                <w:b/>
                <w:noProof/>
                <w:lang w:val="fr-FR"/>
              </w:rPr>
              <w:t>2.5.</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200016693 \h </w:instrText>
            </w:r>
            <w:r>
              <w:rPr>
                <w:noProof/>
                <w:webHidden/>
              </w:rPr>
            </w:r>
            <w:r>
              <w:rPr>
                <w:noProof/>
                <w:webHidden/>
              </w:rPr>
              <w:fldChar w:fldCharType="separate"/>
            </w:r>
            <w:r>
              <w:rPr>
                <w:noProof/>
                <w:webHidden/>
              </w:rPr>
              <w:t>21</w:t>
            </w:r>
            <w:r>
              <w:rPr>
                <w:noProof/>
                <w:webHidden/>
              </w:rPr>
              <w:fldChar w:fldCharType="end"/>
            </w:r>
          </w:hyperlink>
        </w:p>
        <w:p w14:paraId="14F62B61" w14:textId="6E393471"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94" w:history="1">
            <w:r w:rsidRPr="00D72A26">
              <w:rPr>
                <w:rStyle w:val="Lienhypertexte"/>
                <w:rFonts w:ascii="Times New Roman" w:eastAsiaTheme="majorEastAsia" w:hAnsi="Times New Roman" w:cs="Times New Roman"/>
                <w:b/>
                <w:noProof/>
                <w:lang w:val="fr-FR"/>
              </w:rPr>
              <w:t>2.6.</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200016694 \h </w:instrText>
            </w:r>
            <w:r>
              <w:rPr>
                <w:noProof/>
                <w:webHidden/>
              </w:rPr>
            </w:r>
            <w:r>
              <w:rPr>
                <w:noProof/>
                <w:webHidden/>
              </w:rPr>
              <w:fldChar w:fldCharType="separate"/>
            </w:r>
            <w:r>
              <w:rPr>
                <w:noProof/>
                <w:webHidden/>
              </w:rPr>
              <w:t>24</w:t>
            </w:r>
            <w:r>
              <w:rPr>
                <w:noProof/>
                <w:webHidden/>
              </w:rPr>
              <w:fldChar w:fldCharType="end"/>
            </w:r>
          </w:hyperlink>
        </w:p>
        <w:p w14:paraId="42EADA37" w14:textId="785C7AC1" w:rsidR="002E7FA4" w:rsidRDefault="002E7FA4">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695" w:history="1">
            <w:r w:rsidRPr="00D72A26">
              <w:rPr>
                <w:rStyle w:val="Lienhypertexte"/>
                <w:rFonts w:ascii="Times New Roman" w:hAnsi="Times New Roman" w:cs="Times New Roman"/>
                <w:b/>
                <w:noProof/>
                <w:lang w:val="fr-FR"/>
              </w:rPr>
              <w:t>2.6.1.</w:t>
            </w:r>
            <w:r>
              <w:rPr>
                <w:rFonts w:eastAsiaTheme="minorEastAsia"/>
                <w:noProof/>
                <w:kern w:val="2"/>
                <w:sz w:val="24"/>
                <w:szCs w:val="24"/>
                <w:lang w:val="fr-BF" w:eastAsia="fr-FR"/>
                <w14:ligatures w14:val="standardContextual"/>
              </w:rPr>
              <w:tab/>
            </w:r>
            <w:r w:rsidRPr="00D72A26">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200016695 \h </w:instrText>
            </w:r>
            <w:r>
              <w:rPr>
                <w:noProof/>
                <w:webHidden/>
              </w:rPr>
            </w:r>
            <w:r>
              <w:rPr>
                <w:noProof/>
                <w:webHidden/>
              </w:rPr>
              <w:fldChar w:fldCharType="separate"/>
            </w:r>
            <w:r>
              <w:rPr>
                <w:noProof/>
                <w:webHidden/>
              </w:rPr>
              <w:t>24</w:t>
            </w:r>
            <w:r>
              <w:rPr>
                <w:noProof/>
                <w:webHidden/>
              </w:rPr>
              <w:fldChar w:fldCharType="end"/>
            </w:r>
          </w:hyperlink>
        </w:p>
        <w:p w14:paraId="46C24FBD" w14:textId="7E03E6DD" w:rsidR="002E7FA4" w:rsidRDefault="002E7FA4">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696" w:history="1">
            <w:r w:rsidRPr="00D72A26">
              <w:rPr>
                <w:rStyle w:val="Lienhypertexte"/>
                <w:rFonts w:ascii="Times New Roman" w:hAnsi="Times New Roman" w:cs="Times New Roman"/>
                <w:b/>
                <w:noProof/>
                <w:lang w:val="fr-FR"/>
              </w:rPr>
              <w:t>2.6.2.</w:t>
            </w:r>
            <w:r>
              <w:rPr>
                <w:rFonts w:eastAsiaTheme="minorEastAsia"/>
                <w:noProof/>
                <w:kern w:val="2"/>
                <w:sz w:val="24"/>
                <w:szCs w:val="24"/>
                <w:lang w:val="fr-BF" w:eastAsia="fr-FR"/>
                <w14:ligatures w14:val="standardContextual"/>
              </w:rPr>
              <w:tab/>
            </w:r>
            <w:r w:rsidRPr="00D72A26">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200016696 \h </w:instrText>
            </w:r>
            <w:r>
              <w:rPr>
                <w:noProof/>
                <w:webHidden/>
              </w:rPr>
            </w:r>
            <w:r>
              <w:rPr>
                <w:noProof/>
                <w:webHidden/>
              </w:rPr>
              <w:fldChar w:fldCharType="separate"/>
            </w:r>
            <w:r>
              <w:rPr>
                <w:noProof/>
                <w:webHidden/>
              </w:rPr>
              <w:t>25</w:t>
            </w:r>
            <w:r>
              <w:rPr>
                <w:noProof/>
                <w:webHidden/>
              </w:rPr>
              <w:fldChar w:fldCharType="end"/>
            </w:r>
          </w:hyperlink>
        </w:p>
        <w:p w14:paraId="2779E4BF" w14:textId="3DD638E1"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697" w:history="1">
            <w:r w:rsidRPr="00D72A26">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0016697 \h </w:instrText>
            </w:r>
            <w:r>
              <w:rPr>
                <w:noProof/>
                <w:webHidden/>
              </w:rPr>
            </w:r>
            <w:r>
              <w:rPr>
                <w:noProof/>
                <w:webHidden/>
              </w:rPr>
              <w:fldChar w:fldCharType="separate"/>
            </w:r>
            <w:r>
              <w:rPr>
                <w:noProof/>
                <w:webHidden/>
              </w:rPr>
              <w:t>33</w:t>
            </w:r>
            <w:r>
              <w:rPr>
                <w:noProof/>
                <w:webHidden/>
              </w:rPr>
              <w:fldChar w:fldCharType="end"/>
            </w:r>
          </w:hyperlink>
        </w:p>
        <w:p w14:paraId="0A493A1F" w14:textId="63230D28"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98" w:history="1">
            <w:r w:rsidRPr="00D72A26">
              <w:rPr>
                <w:rStyle w:val="Lienhypertexte"/>
                <w:rFonts w:ascii="Times New Roman" w:eastAsiaTheme="majorEastAsia" w:hAnsi="Times New Roman" w:cs="Times New Roman"/>
                <w:b/>
                <w:noProof/>
                <w:lang w:val="fr-FR"/>
              </w:rPr>
              <w:t>3.1.</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200016698 \h </w:instrText>
            </w:r>
            <w:r>
              <w:rPr>
                <w:noProof/>
                <w:webHidden/>
              </w:rPr>
            </w:r>
            <w:r>
              <w:rPr>
                <w:noProof/>
                <w:webHidden/>
              </w:rPr>
              <w:fldChar w:fldCharType="separate"/>
            </w:r>
            <w:r>
              <w:rPr>
                <w:noProof/>
                <w:webHidden/>
              </w:rPr>
              <w:t>33</w:t>
            </w:r>
            <w:r>
              <w:rPr>
                <w:noProof/>
                <w:webHidden/>
              </w:rPr>
              <w:fldChar w:fldCharType="end"/>
            </w:r>
          </w:hyperlink>
        </w:p>
        <w:p w14:paraId="36477CB9" w14:textId="2AE1CFFE"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99" w:history="1">
            <w:r w:rsidRPr="00D72A26">
              <w:rPr>
                <w:rStyle w:val="Lienhypertexte"/>
                <w:rFonts w:ascii="Times New Roman" w:eastAsiaTheme="majorEastAsia" w:hAnsi="Times New Roman" w:cs="Times New Roman"/>
                <w:b/>
                <w:noProof/>
                <w:lang w:val="fr-FR"/>
              </w:rPr>
              <w:t>3.2.</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200016699 \h </w:instrText>
            </w:r>
            <w:r>
              <w:rPr>
                <w:noProof/>
                <w:webHidden/>
              </w:rPr>
            </w:r>
            <w:r>
              <w:rPr>
                <w:noProof/>
                <w:webHidden/>
              </w:rPr>
              <w:fldChar w:fldCharType="separate"/>
            </w:r>
            <w:r>
              <w:rPr>
                <w:noProof/>
                <w:webHidden/>
              </w:rPr>
              <w:t>34</w:t>
            </w:r>
            <w:r>
              <w:rPr>
                <w:noProof/>
                <w:webHidden/>
              </w:rPr>
              <w:fldChar w:fldCharType="end"/>
            </w:r>
          </w:hyperlink>
        </w:p>
        <w:p w14:paraId="6F88874B" w14:textId="584BEE2E"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00" w:history="1">
            <w:r w:rsidRPr="00D72A26">
              <w:rPr>
                <w:rStyle w:val="Lienhypertexte"/>
                <w:rFonts w:ascii="Times New Roman" w:eastAsiaTheme="majorEastAsia" w:hAnsi="Times New Roman" w:cs="Times New Roman"/>
                <w:b/>
                <w:noProof/>
                <w:lang w:val="fr-FR"/>
              </w:rPr>
              <w:t>3.3.</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200016700 \h </w:instrText>
            </w:r>
            <w:r>
              <w:rPr>
                <w:noProof/>
                <w:webHidden/>
              </w:rPr>
            </w:r>
            <w:r>
              <w:rPr>
                <w:noProof/>
                <w:webHidden/>
              </w:rPr>
              <w:fldChar w:fldCharType="separate"/>
            </w:r>
            <w:r>
              <w:rPr>
                <w:noProof/>
                <w:webHidden/>
              </w:rPr>
              <w:t>41</w:t>
            </w:r>
            <w:r>
              <w:rPr>
                <w:noProof/>
                <w:webHidden/>
              </w:rPr>
              <w:fldChar w:fldCharType="end"/>
            </w:r>
          </w:hyperlink>
        </w:p>
        <w:p w14:paraId="63BB2A07" w14:textId="53AD98B4"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01" w:history="1">
            <w:r w:rsidRPr="00D72A26">
              <w:rPr>
                <w:rStyle w:val="Lienhypertexte"/>
                <w:rFonts w:ascii="Times New Roman" w:eastAsiaTheme="majorEastAsia" w:hAnsi="Times New Roman" w:cs="Times New Roman"/>
                <w:b/>
                <w:noProof/>
                <w:lang w:val="fr-FR"/>
              </w:rPr>
              <w:t>3.4.</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Positionnement</w:t>
            </w:r>
            <w:r>
              <w:rPr>
                <w:noProof/>
                <w:webHidden/>
              </w:rPr>
              <w:tab/>
            </w:r>
            <w:r>
              <w:rPr>
                <w:noProof/>
                <w:webHidden/>
              </w:rPr>
              <w:fldChar w:fldCharType="begin"/>
            </w:r>
            <w:r>
              <w:rPr>
                <w:noProof/>
                <w:webHidden/>
              </w:rPr>
              <w:instrText xml:space="preserve"> PAGEREF _Toc200016701 \h </w:instrText>
            </w:r>
            <w:r>
              <w:rPr>
                <w:noProof/>
                <w:webHidden/>
              </w:rPr>
            </w:r>
            <w:r>
              <w:rPr>
                <w:noProof/>
                <w:webHidden/>
              </w:rPr>
              <w:fldChar w:fldCharType="separate"/>
            </w:r>
            <w:r>
              <w:rPr>
                <w:noProof/>
                <w:webHidden/>
              </w:rPr>
              <w:t>42</w:t>
            </w:r>
            <w:r>
              <w:rPr>
                <w:noProof/>
                <w:webHidden/>
              </w:rPr>
              <w:fldChar w:fldCharType="end"/>
            </w:r>
          </w:hyperlink>
        </w:p>
        <w:p w14:paraId="1E482A08" w14:textId="29380784"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702" w:history="1">
            <w:r w:rsidRPr="00D72A26">
              <w:rPr>
                <w:rStyle w:val="Lienhypertexte"/>
                <w:rFonts w:ascii="Times New Roman" w:eastAsiaTheme="majorEastAsia" w:hAnsi="Times New Roman" w:cs="Times New Roman"/>
                <w:b/>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0016702 \h </w:instrText>
            </w:r>
            <w:r>
              <w:rPr>
                <w:noProof/>
                <w:webHidden/>
              </w:rPr>
            </w:r>
            <w:r>
              <w:rPr>
                <w:noProof/>
                <w:webHidden/>
              </w:rPr>
              <w:fldChar w:fldCharType="separate"/>
            </w:r>
            <w:r>
              <w:rPr>
                <w:noProof/>
                <w:webHidden/>
              </w:rPr>
              <w:t>45</w:t>
            </w:r>
            <w:r>
              <w:rPr>
                <w:noProof/>
                <w:webHidden/>
              </w:rPr>
              <w:fldChar w:fldCharType="end"/>
            </w:r>
          </w:hyperlink>
        </w:p>
        <w:p w14:paraId="5181466D" w14:textId="409B7EDA"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03" w:history="1">
            <w:r w:rsidRPr="00D72A26">
              <w:rPr>
                <w:rStyle w:val="Lienhypertexte"/>
                <w:rFonts w:ascii="Times New Roman" w:hAnsi="Times New Roman" w:cs="Times New Roman"/>
                <w:b/>
                <w:noProof/>
                <w:lang w:val="fr-FR"/>
              </w:rPr>
              <w:t>4.1.</w:t>
            </w:r>
            <w:r>
              <w:rPr>
                <w:rFonts w:eastAsiaTheme="minorEastAsia"/>
                <w:noProof/>
                <w:kern w:val="2"/>
                <w:sz w:val="24"/>
                <w:szCs w:val="24"/>
                <w:lang w:val="fr-BF" w:eastAsia="fr-FR"/>
                <w14:ligatures w14:val="standardContextual"/>
              </w:rPr>
              <w:tab/>
            </w:r>
            <w:r w:rsidRPr="00D72A26">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200016703 \h </w:instrText>
            </w:r>
            <w:r>
              <w:rPr>
                <w:noProof/>
                <w:webHidden/>
              </w:rPr>
            </w:r>
            <w:r>
              <w:rPr>
                <w:noProof/>
                <w:webHidden/>
              </w:rPr>
              <w:fldChar w:fldCharType="separate"/>
            </w:r>
            <w:r>
              <w:rPr>
                <w:noProof/>
                <w:webHidden/>
              </w:rPr>
              <w:t>45</w:t>
            </w:r>
            <w:r>
              <w:rPr>
                <w:noProof/>
                <w:webHidden/>
              </w:rPr>
              <w:fldChar w:fldCharType="end"/>
            </w:r>
          </w:hyperlink>
        </w:p>
        <w:p w14:paraId="6777B569" w14:textId="41918B0D"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04" w:history="1">
            <w:r w:rsidRPr="00D72A26">
              <w:rPr>
                <w:rStyle w:val="Lienhypertexte"/>
                <w:rFonts w:ascii="Times New Roman" w:hAnsi="Times New Roman" w:cs="Times New Roman"/>
                <w:b/>
                <w:noProof/>
                <w:lang w:val="fr-FR"/>
              </w:rPr>
              <w:t>4.2.</w:t>
            </w:r>
            <w:r>
              <w:rPr>
                <w:rFonts w:eastAsiaTheme="minorEastAsia"/>
                <w:noProof/>
                <w:kern w:val="2"/>
                <w:sz w:val="24"/>
                <w:szCs w:val="24"/>
                <w:lang w:val="fr-BF" w:eastAsia="fr-FR"/>
                <w14:ligatures w14:val="standardContextual"/>
              </w:rPr>
              <w:tab/>
            </w:r>
            <w:r w:rsidRPr="00D72A26">
              <w:rPr>
                <w:rStyle w:val="Lienhypertexte"/>
                <w:rFonts w:ascii="Times New Roman" w:hAnsi="Times New Roman" w:cs="Times New Roman"/>
                <w:b/>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0016704 \h </w:instrText>
            </w:r>
            <w:r>
              <w:rPr>
                <w:noProof/>
                <w:webHidden/>
              </w:rPr>
            </w:r>
            <w:r>
              <w:rPr>
                <w:noProof/>
                <w:webHidden/>
              </w:rPr>
              <w:fldChar w:fldCharType="separate"/>
            </w:r>
            <w:r>
              <w:rPr>
                <w:noProof/>
                <w:webHidden/>
              </w:rPr>
              <w:t>45</w:t>
            </w:r>
            <w:r>
              <w:rPr>
                <w:noProof/>
                <w:webHidden/>
              </w:rPr>
              <w:fldChar w:fldCharType="end"/>
            </w:r>
          </w:hyperlink>
        </w:p>
        <w:p w14:paraId="767779F9" w14:textId="42BE86DE"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705" w:history="1">
            <w:r w:rsidRPr="00D72A26">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200016705 \h </w:instrText>
            </w:r>
            <w:r>
              <w:rPr>
                <w:noProof/>
                <w:webHidden/>
              </w:rPr>
            </w:r>
            <w:r>
              <w:rPr>
                <w:noProof/>
                <w:webHidden/>
              </w:rPr>
              <w:fldChar w:fldCharType="separate"/>
            </w:r>
            <w:r>
              <w:rPr>
                <w:noProof/>
                <w:webHidden/>
              </w:rPr>
              <w:t>52</w:t>
            </w:r>
            <w:r>
              <w:rPr>
                <w:noProof/>
                <w:webHidden/>
              </w:rPr>
              <w:fldChar w:fldCharType="end"/>
            </w:r>
          </w:hyperlink>
        </w:p>
        <w:p w14:paraId="608F36D2" w14:textId="5E9D2049"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06" w:history="1">
            <w:r w:rsidRPr="00D72A26">
              <w:rPr>
                <w:rStyle w:val="Lienhypertexte"/>
                <w:rFonts w:ascii="Times New Roman" w:eastAsiaTheme="majorEastAsia" w:hAnsi="Times New Roman" w:cs="Times New Roman"/>
                <w:b/>
                <w:noProof/>
                <w:lang w:val="fr-FR"/>
              </w:rPr>
              <w:t>5.1.</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200016706 \h </w:instrText>
            </w:r>
            <w:r>
              <w:rPr>
                <w:noProof/>
                <w:webHidden/>
              </w:rPr>
            </w:r>
            <w:r>
              <w:rPr>
                <w:noProof/>
                <w:webHidden/>
              </w:rPr>
              <w:fldChar w:fldCharType="separate"/>
            </w:r>
            <w:r>
              <w:rPr>
                <w:noProof/>
                <w:webHidden/>
              </w:rPr>
              <w:t>52</w:t>
            </w:r>
            <w:r>
              <w:rPr>
                <w:noProof/>
                <w:webHidden/>
              </w:rPr>
              <w:fldChar w:fldCharType="end"/>
            </w:r>
          </w:hyperlink>
        </w:p>
        <w:p w14:paraId="71370FBF" w14:textId="28A72FD5" w:rsidR="002E7FA4" w:rsidRDefault="002E7FA4">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707" w:history="1">
            <w:r w:rsidRPr="00D72A26">
              <w:rPr>
                <w:rStyle w:val="Lienhypertexte"/>
                <w:rFonts w:ascii="Times New Roman" w:hAnsi="Times New Roman" w:cs="Times New Roman"/>
                <w:b/>
                <w:noProof/>
                <w:lang w:val="fr-FR"/>
              </w:rPr>
              <w:t>5.1.1.</w:t>
            </w:r>
            <w:r>
              <w:rPr>
                <w:rFonts w:eastAsiaTheme="minorEastAsia"/>
                <w:noProof/>
                <w:kern w:val="2"/>
                <w:sz w:val="24"/>
                <w:szCs w:val="24"/>
                <w:lang w:val="fr-BF" w:eastAsia="fr-FR"/>
                <w14:ligatures w14:val="standardContextual"/>
              </w:rPr>
              <w:tab/>
            </w:r>
            <w:r w:rsidRPr="00D72A26">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200016707 \h </w:instrText>
            </w:r>
            <w:r>
              <w:rPr>
                <w:noProof/>
                <w:webHidden/>
              </w:rPr>
            </w:r>
            <w:r>
              <w:rPr>
                <w:noProof/>
                <w:webHidden/>
              </w:rPr>
              <w:fldChar w:fldCharType="separate"/>
            </w:r>
            <w:r>
              <w:rPr>
                <w:noProof/>
                <w:webHidden/>
              </w:rPr>
              <w:t>52</w:t>
            </w:r>
            <w:r>
              <w:rPr>
                <w:noProof/>
                <w:webHidden/>
              </w:rPr>
              <w:fldChar w:fldCharType="end"/>
            </w:r>
          </w:hyperlink>
        </w:p>
        <w:p w14:paraId="6863FD15" w14:textId="060CD65E" w:rsidR="002E7FA4" w:rsidRDefault="002E7FA4">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708" w:history="1">
            <w:r w:rsidRPr="00D72A26">
              <w:rPr>
                <w:rStyle w:val="Lienhypertexte"/>
                <w:rFonts w:ascii="Times New Roman" w:hAnsi="Times New Roman" w:cs="Times New Roman"/>
                <w:b/>
                <w:noProof/>
                <w:lang w:val="fr-FR"/>
              </w:rPr>
              <w:t>5.1.2.</w:t>
            </w:r>
            <w:r>
              <w:rPr>
                <w:rFonts w:eastAsiaTheme="minorEastAsia"/>
                <w:noProof/>
                <w:kern w:val="2"/>
                <w:sz w:val="24"/>
                <w:szCs w:val="24"/>
                <w:lang w:val="fr-BF" w:eastAsia="fr-FR"/>
                <w14:ligatures w14:val="standardContextual"/>
              </w:rPr>
              <w:tab/>
            </w:r>
            <w:r w:rsidRPr="00D72A26">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200016708 \h </w:instrText>
            </w:r>
            <w:r>
              <w:rPr>
                <w:noProof/>
                <w:webHidden/>
              </w:rPr>
            </w:r>
            <w:r>
              <w:rPr>
                <w:noProof/>
                <w:webHidden/>
              </w:rPr>
              <w:fldChar w:fldCharType="separate"/>
            </w:r>
            <w:r>
              <w:rPr>
                <w:noProof/>
                <w:webHidden/>
              </w:rPr>
              <w:t>57</w:t>
            </w:r>
            <w:r>
              <w:rPr>
                <w:noProof/>
                <w:webHidden/>
              </w:rPr>
              <w:fldChar w:fldCharType="end"/>
            </w:r>
          </w:hyperlink>
        </w:p>
        <w:p w14:paraId="5EF101A4" w14:textId="54AD756E" w:rsidR="002E7FA4" w:rsidRDefault="002E7FA4">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709" w:history="1">
            <w:r w:rsidRPr="00D72A26">
              <w:rPr>
                <w:rStyle w:val="Lienhypertexte"/>
                <w:rFonts w:ascii="Times New Roman" w:hAnsi="Times New Roman" w:cs="Times New Roman"/>
                <w:b/>
                <w:noProof/>
                <w:lang w:val="fr-FR"/>
              </w:rPr>
              <w:t>5.1.3.</w:t>
            </w:r>
            <w:r>
              <w:rPr>
                <w:rFonts w:eastAsiaTheme="minorEastAsia"/>
                <w:noProof/>
                <w:kern w:val="2"/>
                <w:sz w:val="24"/>
                <w:szCs w:val="24"/>
                <w:lang w:val="fr-BF" w:eastAsia="fr-FR"/>
                <w14:ligatures w14:val="standardContextual"/>
              </w:rPr>
              <w:tab/>
            </w:r>
            <w:r w:rsidRPr="00D72A26">
              <w:rPr>
                <w:rStyle w:val="Lienhypertexte"/>
                <w:rFonts w:ascii="Times New Roman" w:hAnsi="Times New Roman" w:cs="Times New Roman"/>
                <w:b/>
                <w:noProof/>
                <w:lang w:val="fr-FR"/>
              </w:rPr>
              <w:t>Démarche d’implémentation</w:t>
            </w:r>
            <w:r>
              <w:rPr>
                <w:noProof/>
                <w:webHidden/>
              </w:rPr>
              <w:tab/>
            </w:r>
            <w:r>
              <w:rPr>
                <w:noProof/>
                <w:webHidden/>
              </w:rPr>
              <w:fldChar w:fldCharType="begin"/>
            </w:r>
            <w:r>
              <w:rPr>
                <w:noProof/>
                <w:webHidden/>
              </w:rPr>
              <w:instrText xml:space="preserve"> PAGEREF _Toc200016709 \h </w:instrText>
            </w:r>
            <w:r>
              <w:rPr>
                <w:noProof/>
                <w:webHidden/>
              </w:rPr>
            </w:r>
            <w:r>
              <w:rPr>
                <w:noProof/>
                <w:webHidden/>
              </w:rPr>
              <w:fldChar w:fldCharType="separate"/>
            </w:r>
            <w:r>
              <w:rPr>
                <w:noProof/>
                <w:webHidden/>
              </w:rPr>
              <w:t>60</w:t>
            </w:r>
            <w:r>
              <w:rPr>
                <w:noProof/>
                <w:webHidden/>
              </w:rPr>
              <w:fldChar w:fldCharType="end"/>
            </w:r>
          </w:hyperlink>
        </w:p>
        <w:p w14:paraId="5ED8E9CF" w14:textId="2795B60A"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10" w:history="1">
            <w:r w:rsidRPr="00D72A26">
              <w:rPr>
                <w:rStyle w:val="Lienhypertexte"/>
                <w:rFonts w:ascii="Times New Roman" w:eastAsiaTheme="majorEastAsia" w:hAnsi="Times New Roman" w:cs="Times New Roman"/>
                <w:b/>
                <w:noProof/>
                <w:lang w:val="fr-FR"/>
              </w:rPr>
              <w:t>5.2.</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200016710 \h </w:instrText>
            </w:r>
            <w:r>
              <w:rPr>
                <w:noProof/>
                <w:webHidden/>
              </w:rPr>
            </w:r>
            <w:r>
              <w:rPr>
                <w:noProof/>
                <w:webHidden/>
              </w:rPr>
              <w:fldChar w:fldCharType="separate"/>
            </w:r>
            <w:r>
              <w:rPr>
                <w:noProof/>
                <w:webHidden/>
              </w:rPr>
              <w:t>61</w:t>
            </w:r>
            <w:r>
              <w:rPr>
                <w:noProof/>
                <w:webHidden/>
              </w:rPr>
              <w:fldChar w:fldCharType="end"/>
            </w:r>
          </w:hyperlink>
        </w:p>
        <w:p w14:paraId="428EA65B" w14:textId="762A71FD" w:rsidR="002E7FA4" w:rsidRDefault="002E7FA4">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11" w:history="1">
            <w:r w:rsidRPr="00D72A26">
              <w:rPr>
                <w:rStyle w:val="Lienhypertexte"/>
                <w:rFonts w:ascii="Times New Roman" w:eastAsiaTheme="majorEastAsia" w:hAnsi="Times New Roman" w:cs="Times New Roman"/>
                <w:b/>
                <w:noProof/>
                <w:lang w:val="fr-FR"/>
              </w:rPr>
              <w:t>5.3.</w:t>
            </w:r>
            <w:r>
              <w:rPr>
                <w:rFonts w:eastAsiaTheme="minorEastAsia"/>
                <w:noProof/>
                <w:kern w:val="2"/>
                <w:sz w:val="24"/>
                <w:szCs w:val="24"/>
                <w:lang w:val="fr-BF" w:eastAsia="fr-FR"/>
                <w14:ligatures w14:val="standardContextual"/>
              </w:rPr>
              <w:tab/>
            </w:r>
            <w:r w:rsidRPr="00D72A26">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200016711 \h </w:instrText>
            </w:r>
            <w:r>
              <w:rPr>
                <w:noProof/>
                <w:webHidden/>
              </w:rPr>
            </w:r>
            <w:r>
              <w:rPr>
                <w:noProof/>
                <w:webHidden/>
              </w:rPr>
              <w:fldChar w:fldCharType="separate"/>
            </w:r>
            <w:r>
              <w:rPr>
                <w:noProof/>
                <w:webHidden/>
              </w:rPr>
              <w:t>64</w:t>
            </w:r>
            <w:r>
              <w:rPr>
                <w:noProof/>
                <w:webHidden/>
              </w:rPr>
              <w:fldChar w:fldCharType="end"/>
            </w:r>
          </w:hyperlink>
        </w:p>
        <w:p w14:paraId="7590CA12" w14:textId="75C9F3C3"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712" w:history="1">
            <w:r w:rsidRPr="00D72A26">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200016712 \h </w:instrText>
            </w:r>
            <w:r>
              <w:rPr>
                <w:noProof/>
                <w:webHidden/>
              </w:rPr>
            </w:r>
            <w:r>
              <w:rPr>
                <w:noProof/>
                <w:webHidden/>
              </w:rPr>
              <w:fldChar w:fldCharType="separate"/>
            </w:r>
            <w:r>
              <w:rPr>
                <w:noProof/>
                <w:webHidden/>
              </w:rPr>
              <w:t>67</w:t>
            </w:r>
            <w:r>
              <w:rPr>
                <w:noProof/>
                <w:webHidden/>
              </w:rPr>
              <w:fldChar w:fldCharType="end"/>
            </w:r>
          </w:hyperlink>
        </w:p>
        <w:p w14:paraId="4EA50CA6" w14:textId="1FFA0A80"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713" w:history="1">
            <w:r w:rsidRPr="00D72A26">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200016713 \h </w:instrText>
            </w:r>
            <w:r>
              <w:rPr>
                <w:noProof/>
                <w:webHidden/>
              </w:rPr>
            </w:r>
            <w:r>
              <w:rPr>
                <w:noProof/>
                <w:webHidden/>
              </w:rPr>
              <w:fldChar w:fldCharType="separate"/>
            </w:r>
            <w:r>
              <w:rPr>
                <w:noProof/>
                <w:webHidden/>
              </w:rPr>
              <w:t>i</w:t>
            </w:r>
            <w:r>
              <w:rPr>
                <w:noProof/>
                <w:webHidden/>
              </w:rPr>
              <w:fldChar w:fldCharType="end"/>
            </w:r>
          </w:hyperlink>
        </w:p>
        <w:p w14:paraId="2CE31CBD" w14:textId="5D876C7B" w:rsidR="002E7FA4" w:rsidRDefault="002E7FA4">
          <w:pPr>
            <w:pStyle w:val="TM1"/>
            <w:tabs>
              <w:tab w:val="right" w:leader="dot" w:pos="9396"/>
            </w:tabs>
            <w:rPr>
              <w:rFonts w:eastAsiaTheme="minorEastAsia"/>
              <w:noProof/>
              <w:kern w:val="2"/>
              <w:sz w:val="24"/>
              <w:szCs w:val="24"/>
              <w:lang w:val="fr-BF" w:eastAsia="fr-FR"/>
              <w14:ligatures w14:val="standardContextual"/>
            </w:rPr>
          </w:pPr>
          <w:hyperlink w:anchor="_Toc200016714" w:history="1">
            <w:r w:rsidRPr="00D72A26">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200016714 \h </w:instrText>
            </w:r>
            <w:r>
              <w:rPr>
                <w:noProof/>
                <w:webHidden/>
              </w:rPr>
            </w:r>
            <w:r>
              <w:rPr>
                <w:noProof/>
                <w:webHidden/>
              </w:rPr>
              <w:fldChar w:fldCharType="separate"/>
            </w:r>
            <w:r>
              <w:rPr>
                <w:noProof/>
                <w:webHidden/>
              </w:rPr>
              <w:t>v</w:t>
            </w:r>
            <w:r>
              <w:rPr>
                <w:noProof/>
                <w:webHidden/>
              </w:rPr>
              <w:fldChar w:fldCharType="end"/>
            </w:r>
          </w:hyperlink>
        </w:p>
        <w:p w14:paraId="28C583C0" w14:textId="1FD24FBC" w:rsidR="00A106FA" w:rsidRPr="00AF527C" w:rsidRDefault="009B18AC" w:rsidP="00AF527C">
          <w:r>
            <w:rPr>
              <w:b/>
              <w:bCs/>
              <w:lang w:val="fr-FR"/>
            </w:rPr>
            <w:fldChar w:fldCharType="end"/>
          </w:r>
        </w:p>
      </w:sdtContent>
    </w:sdt>
    <w:p w14:paraId="3C5C194B" w14:textId="77777777" w:rsidR="00AD22E9" w:rsidRDefault="00AD22E9">
      <w:pPr>
        <w:rPr>
          <w:rFonts w:ascii="Times New Roman" w:hAnsi="Times New Roman" w:cs="Times New Roman"/>
          <w:sz w:val="24"/>
          <w:szCs w:val="24"/>
          <w:lang w:val="fr-FR"/>
        </w:rPr>
      </w:pP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EA62930" w14:textId="77777777" w:rsidR="00457C81" w:rsidRDefault="003D799B"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6" w:name="_Toc184475245"/>
      <w:bookmarkStart w:id="7" w:name="_Toc200016675"/>
      <w:r w:rsidRPr="008A0357">
        <w:rPr>
          <w:rFonts w:ascii="Times New Roman" w:eastAsiaTheme="majorEastAsia" w:hAnsi="Times New Roman" w:cs="Times New Roman"/>
          <w:b/>
          <w:sz w:val="24"/>
          <w:szCs w:val="24"/>
          <w:lang w:val="fr-FR"/>
        </w:rPr>
        <w:lastRenderedPageBreak/>
        <w:t>LISTE DES FIGURES</w:t>
      </w:r>
      <w:bookmarkEnd w:id="6"/>
      <w:bookmarkEnd w:id="7"/>
    </w:p>
    <w:p w14:paraId="3F290795" w14:textId="77777777" w:rsidR="00D57608" w:rsidRPr="008A0357"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043D3002" w14:textId="6E0FB59D" w:rsidR="002925FE" w:rsidRDefault="00433AC6">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0016715" w:history="1">
        <w:r w:rsidR="002925FE" w:rsidRPr="00C91F9E">
          <w:rPr>
            <w:rStyle w:val="Lienhypertexte"/>
            <w:rFonts w:ascii="Times New Roman" w:hAnsi="Times New Roman" w:cs="Times New Roman"/>
            <w:b/>
            <w:noProof/>
            <w:lang w:val="fr-FR"/>
          </w:rPr>
          <w:t>Figure 1</w:t>
        </w:r>
        <w:r w:rsidR="002925FE" w:rsidRPr="00C91F9E">
          <w:rPr>
            <w:rStyle w:val="Lienhypertexte"/>
            <w:rFonts w:ascii="Times New Roman" w:hAnsi="Times New Roman" w:cs="Times New Roman"/>
            <w:noProof/>
            <w:lang w:val="fr-FR"/>
          </w:rPr>
          <w:t> : Projet de chronogramme des travaux</w:t>
        </w:r>
        <w:r w:rsidR="002925FE">
          <w:rPr>
            <w:noProof/>
            <w:webHidden/>
          </w:rPr>
          <w:tab/>
        </w:r>
        <w:r w:rsidR="002925FE">
          <w:rPr>
            <w:noProof/>
            <w:webHidden/>
          </w:rPr>
          <w:fldChar w:fldCharType="begin"/>
        </w:r>
        <w:r w:rsidR="002925FE">
          <w:rPr>
            <w:noProof/>
            <w:webHidden/>
          </w:rPr>
          <w:instrText xml:space="preserve"> PAGEREF _Toc200016715 \h </w:instrText>
        </w:r>
        <w:r w:rsidR="002925FE">
          <w:rPr>
            <w:noProof/>
            <w:webHidden/>
          </w:rPr>
        </w:r>
        <w:r w:rsidR="002925FE">
          <w:rPr>
            <w:noProof/>
            <w:webHidden/>
          </w:rPr>
          <w:fldChar w:fldCharType="separate"/>
        </w:r>
        <w:r w:rsidR="002925FE">
          <w:rPr>
            <w:noProof/>
            <w:webHidden/>
          </w:rPr>
          <w:t>6</w:t>
        </w:r>
        <w:r w:rsidR="002925FE">
          <w:rPr>
            <w:noProof/>
            <w:webHidden/>
          </w:rPr>
          <w:fldChar w:fldCharType="end"/>
        </w:r>
      </w:hyperlink>
    </w:p>
    <w:p w14:paraId="3A67669D" w14:textId="706F6882"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6" w:history="1">
        <w:r w:rsidRPr="00C91F9E">
          <w:rPr>
            <w:rStyle w:val="Lienhypertexte"/>
            <w:rFonts w:ascii="Times New Roman" w:hAnsi="Times New Roman" w:cs="Times New Roman"/>
            <w:b/>
            <w:noProof/>
            <w:lang w:val="fr-FR"/>
          </w:rPr>
          <w:t>Figure 2</w:t>
        </w:r>
        <w:r w:rsidRPr="00C91F9E">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200016716 \h </w:instrText>
        </w:r>
        <w:r>
          <w:rPr>
            <w:noProof/>
            <w:webHidden/>
          </w:rPr>
        </w:r>
        <w:r>
          <w:rPr>
            <w:noProof/>
            <w:webHidden/>
          </w:rPr>
          <w:fldChar w:fldCharType="separate"/>
        </w:r>
        <w:r>
          <w:rPr>
            <w:noProof/>
            <w:webHidden/>
          </w:rPr>
          <w:t>15</w:t>
        </w:r>
        <w:r>
          <w:rPr>
            <w:noProof/>
            <w:webHidden/>
          </w:rPr>
          <w:fldChar w:fldCharType="end"/>
        </w:r>
      </w:hyperlink>
    </w:p>
    <w:p w14:paraId="2BD85D1E" w14:textId="674FE600"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7" w:history="1">
        <w:r w:rsidRPr="00C91F9E">
          <w:rPr>
            <w:rStyle w:val="Lienhypertexte"/>
            <w:rFonts w:ascii="Times New Roman" w:hAnsi="Times New Roman" w:cs="Times New Roman"/>
            <w:b/>
            <w:noProof/>
            <w:lang w:val="fr-FR"/>
          </w:rPr>
          <w:t>Figure 3</w:t>
        </w:r>
        <w:r w:rsidRPr="00C91F9E">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200016717 \h </w:instrText>
        </w:r>
        <w:r>
          <w:rPr>
            <w:noProof/>
            <w:webHidden/>
          </w:rPr>
        </w:r>
        <w:r>
          <w:rPr>
            <w:noProof/>
            <w:webHidden/>
          </w:rPr>
          <w:fldChar w:fldCharType="separate"/>
        </w:r>
        <w:r>
          <w:rPr>
            <w:noProof/>
            <w:webHidden/>
          </w:rPr>
          <w:t>16</w:t>
        </w:r>
        <w:r>
          <w:rPr>
            <w:noProof/>
            <w:webHidden/>
          </w:rPr>
          <w:fldChar w:fldCharType="end"/>
        </w:r>
      </w:hyperlink>
    </w:p>
    <w:p w14:paraId="267917B3" w14:textId="0D01A47C"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8" w:history="1">
        <w:r w:rsidRPr="00C91F9E">
          <w:rPr>
            <w:rStyle w:val="Lienhypertexte"/>
            <w:rFonts w:ascii="Times New Roman" w:hAnsi="Times New Roman" w:cs="Times New Roman"/>
            <w:b/>
            <w:noProof/>
            <w:lang w:val="fr-FR"/>
          </w:rPr>
          <w:t>Figure 4</w:t>
        </w:r>
        <w:r w:rsidRPr="00C91F9E">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200016718 \h </w:instrText>
        </w:r>
        <w:r>
          <w:rPr>
            <w:noProof/>
            <w:webHidden/>
          </w:rPr>
        </w:r>
        <w:r>
          <w:rPr>
            <w:noProof/>
            <w:webHidden/>
          </w:rPr>
          <w:fldChar w:fldCharType="separate"/>
        </w:r>
        <w:r>
          <w:rPr>
            <w:noProof/>
            <w:webHidden/>
          </w:rPr>
          <w:t>16</w:t>
        </w:r>
        <w:r>
          <w:rPr>
            <w:noProof/>
            <w:webHidden/>
          </w:rPr>
          <w:fldChar w:fldCharType="end"/>
        </w:r>
      </w:hyperlink>
    </w:p>
    <w:p w14:paraId="0E8EF2AA" w14:textId="6526B459"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9" w:history="1">
        <w:r w:rsidRPr="00C91F9E">
          <w:rPr>
            <w:rStyle w:val="Lienhypertexte"/>
            <w:rFonts w:ascii="Times New Roman" w:hAnsi="Times New Roman" w:cs="Times New Roman"/>
            <w:b/>
            <w:noProof/>
            <w:lang w:val="fr-FR"/>
          </w:rPr>
          <w:t>Figure 5 :</w:t>
        </w:r>
        <w:r w:rsidRPr="00C91F9E">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200016719 \h </w:instrText>
        </w:r>
        <w:r>
          <w:rPr>
            <w:noProof/>
            <w:webHidden/>
          </w:rPr>
        </w:r>
        <w:r>
          <w:rPr>
            <w:noProof/>
            <w:webHidden/>
          </w:rPr>
          <w:fldChar w:fldCharType="separate"/>
        </w:r>
        <w:r>
          <w:rPr>
            <w:noProof/>
            <w:webHidden/>
          </w:rPr>
          <w:t>18</w:t>
        </w:r>
        <w:r>
          <w:rPr>
            <w:noProof/>
            <w:webHidden/>
          </w:rPr>
          <w:fldChar w:fldCharType="end"/>
        </w:r>
      </w:hyperlink>
    </w:p>
    <w:p w14:paraId="1D0025EC" w14:textId="215FE943"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0" w:history="1">
        <w:r w:rsidRPr="00C91F9E">
          <w:rPr>
            <w:rStyle w:val="Lienhypertexte"/>
            <w:rFonts w:ascii="Times New Roman" w:hAnsi="Times New Roman" w:cs="Times New Roman"/>
            <w:b/>
            <w:noProof/>
            <w:lang w:val="fr-FR"/>
          </w:rPr>
          <w:t>Figure 6</w:t>
        </w:r>
        <w:r w:rsidRPr="00C91F9E">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200016720 \h </w:instrText>
        </w:r>
        <w:r>
          <w:rPr>
            <w:noProof/>
            <w:webHidden/>
          </w:rPr>
        </w:r>
        <w:r>
          <w:rPr>
            <w:noProof/>
            <w:webHidden/>
          </w:rPr>
          <w:fldChar w:fldCharType="separate"/>
        </w:r>
        <w:r>
          <w:rPr>
            <w:noProof/>
            <w:webHidden/>
          </w:rPr>
          <w:t>22</w:t>
        </w:r>
        <w:r>
          <w:rPr>
            <w:noProof/>
            <w:webHidden/>
          </w:rPr>
          <w:fldChar w:fldCharType="end"/>
        </w:r>
      </w:hyperlink>
    </w:p>
    <w:p w14:paraId="29BB911F" w14:textId="2EBE275B"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1" w:history="1">
        <w:r w:rsidRPr="00C91F9E">
          <w:rPr>
            <w:rStyle w:val="Lienhypertexte"/>
            <w:rFonts w:ascii="Times New Roman" w:hAnsi="Times New Roman" w:cs="Times New Roman"/>
            <w:b/>
            <w:noProof/>
            <w:lang w:val="fr-FR"/>
          </w:rPr>
          <w:t>Figure 7</w:t>
        </w:r>
        <w:r w:rsidRPr="00C91F9E">
          <w:rPr>
            <w:rStyle w:val="Lienhypertexte"/>
            <w:rFonts w:ascii="Times New Roman" w:hAnsi="Times New Roman" w:cs="Times New Roman"/>
            <w:noProof/>
            <w:lang w:val="fr-FR"/>
          </w:rPr>
          <w:t xml:space="preserve"> : Architecture en couches de la blockchain Ethereum [19]</w:t>
        </w:r>
        <w:r>
          <w:rPr>
            <w:noProof/>
            <w:webHidden/>
          </w:rPr>
          <w:tab/>
        </w:r>
        <w:r>
          <w:rPr>
            <w:noProof/>
            <w:webHidden/>
          </w:rPr>
          <w:fldChar w:fldCharType="begin"/>
        </w:r>
        <w:r>
          <w:rPr>
            <w:noProof/>
            <w:webHidden/>
          </w:rPr>
          <w:instrText xml:space="preserve"> PAGEREF _Toc200016721 \h </w:instrText>
        </w:r>
        <w:r>
          <w:rPr>
            <w:noProof/>
            <w:webHidden/>
          </w:rPr>
        </w:r>
        <w:r>
          <w:rPr>
            <w:noProof/>
            <w:webHidden/>
          </w:rPr>
          <w:fldChar w:fldCharType="separate"/>
        </w:r>
        <w:r>
          <w:rPr>
            <w:noProof/>
            <w:webHidden/>
          </w:rPr>
          <w:t>25</w:t>
        </w:r>
        <w:r>
          <w:rPr>
            <w:noProof/>
            <w:webHidden/>
          </w:rPr>
          <w:fldChar w:fldCharType="end"/>
        </w:r>
      </w:hyperlink>
    </w:p>
    <w:p w14:paraId="1BBB298E" w14:textId="0E85144D"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2" w:history="1">
        <w:r w:rsidRPr="00C91F9E">
          <w:rPr>
            <w:rStyle w:val="Lienhypertexte"/>
            <w:rFonts w:ascii="Times New Roman" w:hAnsi="Times New Roman" w:cs="Times New Roman"/>
            <w:b/>
            <w:noProof/>
            <w:lang w:val="fr-FR"/>
          </w:rPr>
          <w:t>Figure 8</w:t>
        </w:r>
        <w:r w:rsidRPr="00C91F9E">
          <w:rPr>
            <w:rStyle w:val="Lienhypertexte"/>
            <w:rFonts w:ascii="Times New Roman" w:hAnsi="Times New Roman" w:cs="Times New Roman"/>
            <w:noProof/>
            <w:lang w:val="fr-FR"/>
          </w:rPr>
          <w:t xml:space="preserve"> :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200016722 \h </w:instrText>
        </w:r>
        <w:r>
          <w:rPr>
            <w:noProof/>
            <w:webHidden/>
          </w:rPr>
        </w:r>
        <w:r>
          <w:rPr>
            <w:noProof/>
            <w:webHidden/>
          </w:rPr>
          <w:fldChar w:fldCharType="separate"/>
        </w:r>
        <w:r>
          <w:rPr>
            <w:noProof/>
            <w:webHidden/>
          </w:rPr>
          <w:t>26</w:t>
        </w:r>
        <w:r>
          <w:rPr>
            <w:noProof/>
            <w:webHidden/>
          </w:rPr>
          <w:fldChar w:fldCharType="end"/>
        </w:r>
      </w:hyperlink>
    </w:p>
    <w:p w14:paraId="7635F783" w14:textId="21D880CF"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3" w:history="1">
        <w:r w:rsidRPr="00C91F9E">
          <w:rPr>
            <w:rStyle w:val="Lienhypertexte"/>
            <w:rFonts w:ascii="Times New Roman" w:hAnsi="Times New Roman" w:cs="Times New Roman"/>
            <w:b/>
            <w:noProof/>
            <w:lang w:val="fr-FR"/>
          </w:rPr>
          <w:t>Figure 9</w:t>
        </w:r>
        <w:r w:rsidRPr="00C91F9E">
          <w:rPr>
            <w:rStyle w:val="Lienhypertexte"/>
            <w:rFonts w:ascii="Times New Roman" w:hAnsi="Times New Roman" w:cs="Times New Roman"/>
            <w:noProof/>
            <w:lang w:val="fr-FR"/>
          </w:rPr>
          <w:t xml:space="preserve"> : État simplifié d'un compte Ethereum</w:t>
        </w:r>
        <w:r>
          <w:rPr>
            <w:noProof/>
            <w:webHidden/>
          </w:rPr>
          <w:tab/>
        </w:r>
        <w:r>
          <w:rPr>
            <w:noProof/>
            <w:webHidden/>
          </w:rPr>
          <w:fldChar w:fldCharType="begin"/>
        </w:r>
        <w:r>
          <w:rPr>
            <w:noProof/>
            <w:webHidden/>
          </w:rPr>
          <w:instrText xml:space="preserve"> PAGEREF _Toc200016723 \h </w:instrText>
        </w:r>
        <w:r>
          <w:rPr>
            <w:noProof/>
            <w:webHidden/>
          </w:rPr>
        </w:r>
        <w:r>
          <w:rPr>
            <w:noProof/>
            <w:webHidden/>
          </w:rPr>
          <w:fldChar w:fldCharType="separate"/>
        </w:r>
        <w:r>
          <w:rPr>
            <w:noProof/>
            <w:webHidden/>
          </w:rPr>
          <w:t>28</w:t>
        </w:r>
        <w:r>
          <w:rPr>
            <w:noProof/>
            <w:webHidden/>
          </w:rPr>
          <w:fldChar w:fldCharType="end"/>
        </w:r>
      </w:hyperlink>
    </w:p>
    <w:p w14:paraId="0F654F02" w14:textId="631F7C23"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4" w:history="1">
        <w:r w:rsidRPr="00C91F9E">
          <w:rPr>
            <w:rStyle w:val="Lienhypertexte"/>
            <w:rFonts w:ascii="Times New Roman" w:hAnsi="Times New Roman" w:cs="Times New Roman"/>
            <w:b/>
            <w:noProof/>
            <w:lang w:val="fr-FR"/>
          </w:rPr>
          <w:t>Figure 10</w:t>
        </w:r>
        <w:r w:rsidRPr="00C91F9E">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200016724 \h </w:instrText>
        </w:r>
        <w:r>
          <w:rPr>
            <w:noProof/>
            <w:webHidden/>
          </w:rPr>
        </w:r>
        <w:r>
          <w:rPr>
            <w:noProof/>
            <w:webHidden/>
          </w:rPr>
          <w:fldChar w:fldCharType="separate"/>
        </w:r>
        <w:r>
          <w:rPr>
            <w:noProof/>
            <w:webHidden/>
          </w:rPr>
          <w:t>46</w:t>
        </w:r>
        <w:r>
          <w:rPr>
            <w:noProof/>
            <w:webHidden/>
          </w:rPr>
          <w:fldChar w:fldCharType="end"/>
        </w:r>
      </w:hyperlink>
    </w:p>
    <w:p w14:paraId="3C94C14A" w14:textId="36F66858"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5" w:history="1">
        <w:r w:rsidRPr="00C91F9E">
          <w:rPr>
            <w:rStyle w:val="Lienhypertexte"/>
            <w:rFonts w:ascii="Times New Roman" w:hAnsi="Times New Roman" w:cs="Times New Roman"/>
            <w:b/>
            <w:noProof/>
            <w:lang w:val="fr-FR"/>
          </w:rPr>
          <w:t>Figure 11</w:t>
        </w:r>
        <w:r w:rsidRPr="00C91F9E">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200016725 \h </w:instrText>
        </w:r>
        <w:r>
          <w:rPr>
            <w:noProof/>
            <w:webHidden/>
          </w:rPr>
        </w:r>
        <w:r>
          <w:rPr>
            <w:noProof/>
            <w:webHidden/>
          </w:rPr>
          <w:fldChar w:fldCharType="separate"/>
        </w:r>
        <w:r>
          <w:rPr>
            <w:noProof/>
            <w:webHidden/>
          </w:rPr>
          <w:t>47</w:t>
        </w:r>
        <w:r>
          <w:rPr>
            <w:noProof/>
            <w:webHidden/>
          </w:rPr>
          <w:fldChar w:fldCharType="end"/>
        </w:r>
      </w:hyperlink>
    </w:p>
    <w:p w14:paraId="31C80B40" w14:textId="7AACCA13"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6" w:history="1">
        <w:r w:rsidRPr="00C91F9E">
          <w:rPr>
            <w:rStyle w:val="Lienhypertexte"/>
            <w:rFonts w:ascii="Times New Roman" w:hAnsi="Times New Roman" w:cs="Times New Roman"/>
            <w:b/>
            <w:noProof/>
            <w:lang w:val="fr-FR"/>
          </w:rPr>
          <w:t>Figure 12</w:t>
        </w:r>
        <w:r w:rsidRPr="00C91F9E">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200016726 \h </w:instrText>
        </w:r>
        <w:r>
          <w:rPr>
            <w:noProof/>
            <w:webHidden/>
          </w:rPr>
        </w:r>
        <w:r>
          <w:rPr>
            <w:noProof/>
            <w:webHidden/>
          </w:rPr>
          <w:fldChar w:fldCharType="separate"/>
        </w:r>
        <w:r>
          <w:rPr>
            <w:noProof/>
            <w:webHidden/>
          </w:rPr>
          <w:t>48</w:t>
        </w:r>
        <w:r>
          <w:rPr>
            <w:noProof/>
            <w:webHidden/>
          </w:rPr>
          <w:fldChar w:fldCharType="end"/>
        </w:r>
      </w:hyperlink>
    </w:p>
    <w:p w14:paraId="62646825" w14:textId="63AA02FC"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7" w:history="1">
        <w:r w:rsidRPr="00C91F9E">
          <w:rPr>
            <w:rStyle w:val="Lienhypertexte"/>
            <w:rFonts w:ascii="Times New Roman" w:hAnsi="Times New Roman" w:cs="Times New Roman"/>
            <w:b/>
            <w:noProof/>
            <w:lang w:val="fr-FR"/>
          </w:rPr>
          <w:t>Figure 13</w:t>
        </w:r>
        <w:r w:rsidRPr="00C91F9E">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200016727 \h </w:instrText>
        </w:r>
        <w:r>
          <w:rPr>
            <w:noProof/>
            <w:webHidden/>
          </w:rPr>
        </w:r>
        <w:r>
          <w:rPr>
            <w:noProof/>
            <w:webHidden/>
          </w:rPr>
          <w:fldChar w:fldCharType="separate"/>
        </w:r>
        <w:r>
          <w:rPr>
            <w:noProof/>
            <w:webHidden/>
          </w:rPr>
          <w:t>49</w:t>
        </w:r>
        <w:r>
          <w:rPr>
            <w:noProof/>
            <w:webHidden/>
          </w:rPr>
          <w:fldChar w:fldCharType="end"/>
        </w:r>
      </w:hyperlink>
    </w:p>
    <w:p w14:paraId="40FC41BC" w14:textId="43071406"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8" w:history="1">
        <w:r w:rsidRPr="00C91F9E">
          <w:rPr>
            <w:rStyle w:val="Lienhypertexte"/>
            <w:rFonts w:ascii="Times New Roman" w:hAnsi="Times New Roman" w:cs="Times New Roman"/>
            <w:b/>
            <w:bCs/>
            <w:noProof/>
            <w:lang w:val="fr-FR"/>
          </w:rPr>
          <w:t>Figure 14</w:t>
        </w:r>
        <w:r w:rsidRPr="00C91F9E">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200016728 \h </w:instrText>
        </w:r>
        <w:r>
          <w:rPr>
            <w:noProof/>
            <w:webHidden/>
          </w:rPr>
        </w:r>
        <w:r>
          <w:rPr>
            <w:noProof/>
            <w:webHidden/>
          </w:rPr>
          <w:fldChar w:fldCharType="separate"/>
        </w:r>
        <w:r>
          <w:rPr>
            <w:noProof/>
            <w:webHidden/>
          </w:rPr>
          <w:t>53</w:t>
        </w:r>
        <w:r>
          <w:rPr>
            <w:noProof/>
            <w:webHidden/>
          </w:rPr>
          <w:fldChar w:fldCharType="end"/>
        </w:r>
      </w:hyperlink>
    </w:p>
    <w:p w14:paraId="2872B186" w14:textId="3F01AF72"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9" w:history="1">
        <w:r w:rsidRPr="00C91F9E">
          <w:rPr>
            <w:rStyle w:val="Lienhypertexte"/>
            <w:rFonts w:ascii="Times New Roman" w:hAnsi="Times New Roman" w:cs="Times New Roman"/>
            <w:b/>
            <w:noProof/>
            <w:lang w:val="fr-FR"/>
          </w:rPr>
          <w:t>Figure 15</w:t>
        </w:r>
        <w:r w:rsidRPr="00C91F9E">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200016729 \h </w:instrText>
        </w:r>
        <w:r>
          <w:rPr>
            <w:noProof/>
            <w:webHidden/>
          </w:rPr>
        </w:r>
        <w:r>
          <w:rPr>
            <w:noProof/>
            <w:webHidden/>
          </w:rPr>
          <w:fldChar w:fldCharType="separate"/>
        </w:r>
        <w:r>
          <w:rPr>
            <w:noProof/>
            <w:webHidden/>
          </w:rPr>
          <w:t>54</w:t>
        </w:r>
        <w:r>
          <w:rPr>
            <w:noProof/>
            <w:webHidden/>
          </w:rPr>
          <w:fldChar w:fldCharType="end"/>
        </w:r>
      </w:hyperlink>
    </w:p>
    <w:p w14:paraId="53112E8E" w14:textId="2F74238D"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0" w:history="1">
        <w:r w:rsidRPr="00C91F9E">
          <w:rPr>
            <w:rStyle w:val="Lienhypertexte"/>
            <w:rFonts w:ascii="Times New Roman" w:hAnsi="Times New Roman" w:cs="Times New Roman"/>
            <w:b/>
            <w:noProof/>
            <w:lang w:val="fr-FR"/>
          </w:rPr>
          <w:t>Figure 16</w:t>
        </w:r>
        <w:r w:rsidRPr="00C91F9E">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200016730 \h </w:instrText>
        </w:r>
        <w:r>
          <w:rPr>
            <w:noProof/>
            <w:webHidden/>
          </w:rPr>
        </w:r>
        <w:r>
          <w:rPr>
            <w:noProof/>
            <w:webHidden/>
          </w:rPr>
          <w:fldChar w:fldCharType="separate"/>
        </w:r>
        <w:r>
          <w:rPr>
            <w:noProof/>
            <w:webHidden/>
          </w:rPr>
          <w:t>55</w:t>
        </w:r>
        <w:r>
          <w:rPr>
            <w:noProof/>
            <w:webHidden/>
          </w:rPr>
          <w:fldChar w:fldCharType="end"/>
        </w:r>
      </w:hyperlink>
    </w:p>
    <w:p w14:paraId="5533E55C" w14:textId="1BC4831D"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1" w:history="1">
        <w:r w:rsidRPr="00C91F9E">
          <w:rPr>
            <w:rStyle w:val="Lienhypertexte"/>
            <w:rFonts w:ascii="Times New Roman" w:hAnsi="Times New Roman" w:cs="Times New Roman"/>
            <w:b/>
            <w:noProof/>
            <w:lang w:val="fr-FR"/>
          </w:rPr>
          <w:t>Figure 17</w:t>
        </w:r>
        <w:r w:rsidRPr="00C91F9E">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200016731 \h </w:instrText>
        </w:r>
        <w:r>
          <w:rPr>
            <w:noProof/>
            <w:webHidden/>
          </w:rPr>
        </w:r>
        <w:r>
          <w:rPr>
            <w:noProof/>
            <w:webHidden/>
          </w:rPr>
          <w:fldChar w:fldCharType="separate"/>
        </w:r>
        <w:r>
          <w:rPr>
            <w:noProof/>
            <w:webHidden/>
          </w:rPr>
          <w:t>56</w:t>
        </w:r>
        <w:r>
          <w:rPr>
            <w:noProof/>
            <w:webHidden/>
          </w:rPr>
          <w:fldChar w:fldCharType="end"/>
        </w:r>
      </w:hyperlink>
    </w:p>
    <w:p w14:paraId="42F2EA37" w14:textId="168FC132"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2" w:history="1">
        <w:r w:rsidRPr="00C91F9E">
          <w:rPr>
            <w:rStyle w:val="Lienhypertexte"/>
            <w:rFonts w:ascii="Times New Roman" w:hAnsi="Times New Roman" w:cs="Times New Roman"/>
            <w:b/>
            <w:noProof/>
            <w:lang w:val="fr-FR"/>
          </w:rPr>
          <w:t>Figure 18</w:t>
        </w:r>
        <w:r w:rsidRPr="00C91F9E">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200016732 \h </w:instrText>
        </w:r>
        <w:r>
          <w:rPr>
            <w:noProof/>
            <w:webHidden/>
          </w:rPr>
        </w:r>
        <w:r>
          <w:rPr>
            <w:noProof/>
            <w:webHidden/>
          </w:rPr>
          <w:fldChar w:fldCharType="separate"/>
        </w:r>
        <w:r>
          <w:rPr>
            <w:noProof/>
            <w:webHidden/>
          </w:rPr>
          <w:t>62</w:t>
        </w:r>
        <w:r>
          <w:rPr>
            <w:noProof/>
            <w:webHidden/>
          </w:rPr>
          <w:fldChar w:fldCharType="end"/>
        </w:r>
      </w:hyperlink>
    </w:p>
    <w:p w14:paraId="7C101A1E" w14:textId="4AFC9A24"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3" w:history="1">
        <w:r w:rsidRPr="00C91F9E">
          <w:rPr>
            <w:rStyle w:val="Lienhypertexte"/>
            <w:rFonts w:ascii="Times New Roman" w:hAnsi="Times New Roman" w:cs="Times New Roman"/>
            <w:b/>
            <w:noProof/>
            <w:lang w:val="fr-FR"/>
          </w:rPr>
          <w:t>Figure 19</w:t>
        </w:r>
        <w:r w:rsidRPr="00C91F9E">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200016733 \h </w:instrText>
        </w:r>
        <w:r>
          <w:rPr>
            <w:noProof/>
            <w:webHidden/>
          </w:rPr>
        </w:r>
        <w:r>
          <w:rPr>
            <w:noProof/>
            <w:webHidden/>
          </w:rPr>
          <w:fldChar w:fldCharType="separate"/>
        </w:r>
        <w:r>
          <w:rPr>
            <w:noProof/>
            <w:webHidden/>
          </w:rPr>
          <w:t>62</w:t>
        </w:r>
        <w:r>
          <w:rPr>
            <w:noProof/>
            <w:webHidden/>
          </w:rPr>
          <w:fldChar w:fldCharType="end"/>
        </w:r>
      </w:hyperlink>
    </w:p>
    <w:p w14:paraId="10C6DE72" w14:textId="6CDA18B6"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4" w:history="1">
        <w:r w:rsidRPr="00C91F9E">
          <w:rPr>
            <w:rStyle w:val="Lienhypertexte"/>
            <w:rFonts w:ascii="Times New Roman" w:hAnsi="Times New Roman" w:cs="Times New Roman"/>
            <w:b/>
            <w:noProof/>
            <w:lang w:val="fr-FR"/>
          </w:rPr>
          <w:t>Figure 20</w:t>
        </w:r>
        <w:r w:rsidRPr="00C91F9E">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200016734 \h </w:instrText>
        </w:r>
        <w:r>
          <w:rPr>
            <w:noProof/>
            <w:webHidden/>
          </w:rPr>
        </w:r>
        <w:r>
          <w:rPr>
            <w:noProof/>
            <w:webHidden/>
          </w:rPr>
          <w:fldChar w:fldCharType="separate"/>
        </w:r>
        <w:r>
          <w:rPr>
            <w:noProof/>
            <w:webHidden/>
          </w:rPr>
          <w:t>63</w:t>
        </w:r>
        <w:r>
          <w:rPr>
            <w:noProof/>
            <w:webHidden/>
          </w:rPr>
          <w:fldChar w:fldCharType="end"/>
        </w:r>
      </w:hyperlink>
    </w:p>
    <w:p w14:paraId="38508478" w14:textId="51171AF5" w:rsidR="002925FE" w:rsidRDefault="002925FE">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5" w:history="1">
        <w:r w:rsidRPr="00C91F9E">
          <w:rPr>
            <w:rStyle w:val="Lienhypertexte"/>
            <w:rFonts w:ascii="Times New Roman" w:hAnsi="Times New Roman" w:cs="Times New Roman"/>
            <w:b/>
            <w:noProof/>
            <w:lang w:val="fr-FR"/>
          </w:rPr>
          <w:t>Figure 21</w:t>
        </w:r>
        <w:r w:rsidRPr="00C91F9E">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200016735 \h </w:instrText>
        </w:r>
        <w:r>
          <w:rPr>
            <w:noProof/>
            <w:webHidden/>
          </w:rPr>
        </w:r>
        <w:r>
          <w:rPr>
            <w:noProof/>
            <w:webHidden/>
          </w:rPr>
          <w:fldChar w:fldCharType="separate"/>
        </w:r>
        <w:r>
          <w:rPr>
            <w:noProof/>
            <w:webHidden/>
          </w:rPr>
          <w:t>63</w:t>
        </w:r>
        <w:r>
          <w:rPr>
            <w:noProof/>
            <w:webHidden/>
          </w:rPr>
          <w:fldChar w:fldCharType="end"/>
        </w:r>
      </w:hyperlink>
    </w:p>
    <w:p w14:paraId="6CC3EE04" w14:textId="03F6CD42"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DCCDA5"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8" w:name="_Toc184475246"/>
      <w:bookmarkStart w:id="9" w:name="_Toc200016676"/>
      <w:r w:rsidRPr="00F82EFA">
        <w:rPr>
          <w:rFonts w:ascii="Times New Roman" w:eastAsiaTheme="majorEastAsia" w:hAnsi="Times New Roman" w:cs="Times New Roman"/>
          <w:b/>
          <w:sz w:val="24"/>
          <w:szCs w:val="24"/>
          <w:lang w:val="fr-FR"/>
        </w:rPr>
        <w:lastRenderedPageBreak/>
        <w:t>LISTE DES TABLEAUX</w:t>
      </w:r>
      <w:bookmarkEnd w:id="8"/>
      <w:bookmarkEnd w:id="9"/>
    </w:p>
    <w:p w14:paraId="16115EA1" w14:textId="77777777" w:rsidR="00D57608" w:rsidRPr="00F82EFA"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41B6EC8F" w14:textId="3868DCF3" w:rsidR="00A07D2C" w:rsidRDefault="00792952">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0016746" w:history="1">
        <w:r w:rsidR="00A07D2C" w:rsidRPr="004B45D3">
          <w:rPr>
            <w:rStyle w:val="Lienhypertexte"/>
            <w:rFonts w:ascii="Times New Roman" w:hAnsi="Times New Roman" w:cs="Times New Roman"/>
            <w:b/>
            <w:noProof/>
            <w:lang w:val="fr-FR"/>
          </w:rPr>
          <w:t>Tableau 1</w:t>
        </w:r>
        <w:r w:rsidR="00A07D2C" w:rsidRPr="004B45D3">
          <w:rPr>
            <w:rStyle w:val="Lienhypertexte"/>
            <w:rFonts w:ascii="Times New Roman" w:hAnsi="Times New Roman" w:cs="Times New Roman"/>
            <w:noProof/>
            <w:lang w:val="fr-FR"/>
          </w:rPr>
          <w:t xml:space="preserve"> : Analyse comparative de quelques méthodes d'authentification de documents</w:t>
        </w:r>
        <w:r w:rsidR="00A07D2C">
          <w:rPr>
            <w:noProof/>
            <w:webHidden/>
          </w:rPr>
          <w:tab/>
        </w:r>
        <w:r w:rsidR="00A07D2C">
          <w:rPr>
            <w:noProof/>
            <w:webHidden/>
          </w:rPr>
          <w:fldChar w:fldCharType="begin"/>
        </w:r>
        <w:r w:rsidR="00A07D2C">
          <w:rPr>
            <w:noProof/>
            <w:webHidden/>
          </w:rPr>
          <w:instrText xml:space="preserve"> PAGEREF _Toc200016746 \h </w:instrText>
        </w:r>
        <w:r w:rsidR="00A07D2C">
          <w:rPr>
            <w:noProof/>
            <w:webHidden/>
          </w:rPr>
        </w:r>
        <w:r w:rsidR="00A07D2C">
          <w:rPr>
            <w:noProof/>
            <w:webHidden/>
          </w:rPr>
          <w:fldChar w:fldCharType="separate"/>
        </w:r>
        <w:r w:rsidR="00A07D2C">
          <w:rPr>
            <w:noProof/>
            <w:webHidden/>
          </w:rPr>
          <w:t>40</w:t>
        </w:r>
        <w:r w:rsidR="00A07D2C">
          <w:rPr>
            <w:noProof/>
            <w:webHidden/>
          </w:rPr>
          <w:fldChar w:fldCharType="end"/>
        </w:r>
      </w:hyperlink>
    </w:p>
    <w:p w14:paraId="219DF4F4" w14:textId="21FE4109" w:rsidR="00A07D2C" w:rsidRDefault="00A07D2C">
      <w:pPr>
        <w:pStyle w:val="Tabledesillustrations"/>
        <w:tabs>
          <w:tab w:val="right" w:leader="dot" w:pos="9396"/>
        </w:tabs>
        <w:rPr>
          <w:rFonts w:eastAsiaTheme="minorEastAsia"/>
          <w:noProof/>
          <w:kern w:val="2"/>
          <w:sz w:val="24"/>
          <w:szCs w:val="24"/>
          <w:lang w:val="fr-BF" w:eastAsia="fr-FR"/>
          <w14:ligatures w14:val="standardContextual"/>
        </w:rPr>
      </w:pPr>
      <w:hyperlink w:anchor="_Toc200016747" w:history="1">
        <w:r w:rsidRPr="004B45D3">
          <w:rPr>
            <w:rStyle w:val="Lienhypertexte"/>
            <w:rFonts w:ascii="Times New Roman" w:hAnsi="Times New Roman" w:cs="Times New Roman"/>
            <w:b/>
            <w:noProof/>
            <w:lang w:val="fr-FR"/>
          </w:rPr>
          <w:t>Tableau 2</w:t>
        </w:r>
        <w:r w:rsidRPr="004B45D3">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200016747 \h </w:instrText>
        </w:r>
        <w:r>
          <w:rPr>
            <w:noProof/>
            <w:webHidden/>
          </w:rPr>
        </w:r>
        <w:r>
          <w:rPr>
            <w:noProof/>
            <w:webHidden/>
          </w:rPr>
          <w:fldChar w:fldCharType="separate"/>
        </w:r>
        <w:r>
          <w:rPr>
            <w:noProof/>
            <w:webHidden/>
          </w:rPr>
          <w:t>53</w:t>
        </w:r>
        <w:r>
          <w:rPr>
            <w:noProof/>
            <w:webHidden/>
          </w:rPr>
          <w:fldChar w:fldCharType="end"/>
        </w:r>
      </w:hyperlink>
    </w:p>
    <w:p w14:paraId="47FC36E1" w14:textId="43CB07A9"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9B09C2D"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0" w:name="_Toc184475247"/>
      <w:bookmarkStart w:id="11" w:name="_Toc200016677"/>
      <w:r w:rsidRPr="00C473E3">
        <w:rPr>
          <w:rFonts w:ascii="Times New Roman" w:eastAsiaTheme="majorEastAsia" w:hAnsi="Times New Roman" w:cs="Times New Roman"/>
          <w:b/>
          <w:sz w:val="24"/>
          <w:szCs w:val="24"/>
          <w:lang w:val="fr-FR"/>
        </w:rPr>
        <w:lastRenderedPageBreak/>
        <w:t>LISTE DES SIGLES ET ABREVIATIONS</w:t>
      </w:r>
      <w:bookmarkEnd w:id="10"/>
      <w:bookmarkEnd w:id="11"/>
    </w:p>
    <w:p w14:paraId="26751C1C" w14:textId="77777777" w:rsidR="00D57608" w:rsidRPr="00C473E3"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2E7FA4"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2E7FA4"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2E7FA4"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2E7FA4"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2E7FA4"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2E7FA4"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2E7FA4"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2E7FA4"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2E7FA4"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2E7FA4"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77777777"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581CF4" w14:textId="77777777" w:rsidR="00457C81" w:rsidRPr="0002352A" w:rsidRDefault="00457C81" w:rsidP="00673130">
      <w:pPr>
        <w:keepNext/>
        <w:keepLines/>
        <w:spacing w:after="0" w:line="360" w:lineRule="auto"/>
        <w:jc w:val="center"/>
        <w:outlineLvl w:val="0"/>
        <w:rPr>
          <w:rFonts w:ascii="Times New Roman" w:eastAsiaTheme="majorEastAsia" w:hAnsi="Times New Roman" w:cs="Times New Roman"/>
          <w:b/>
          <w:sz w:val="24"/>
          <w:szCs w:val="24"/>
          <w:lang w:val="fr-FR"/>
        </w:rPr>
      </w:pPr>
      <w:bookmarkStart w:id="13" w:name="_Toc200016678"/>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14:paraId="6C847B25" w14:textId="77777777" w:rsidR="00C45479" w:rsidRDefault="00C45479" w:rsidP="00201DD1">
      <w:pPr>
        <w:spacing w:line="360" w:lineRule="auto"/>
        <w:jc w:val="both"/>
        <w:rPr>
          <w:rFonts w:ascii="Times New Roman" w:hAnsi="Times New Roman" w:cs="Times New Roman"/>
          <w:sz w:val="24"/>
          <w:szCs w:val="24"/>
          <w:lang w:val="fr-FR"/>
        </w:rPr>
      </w:pPr>
      <w:bookmarkStart w:id="14" w:name="_Toc184475249"/>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E775C" w:rsidRDefault="00457C81" w:rsidP="003A2165">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5" w:name="_Toc200016679"/>
      <w:r w:rsidRPr="00FE775C">
        <w:rPr>
          <w:rFonts w:ascii="Times New Roman" w:eastAsiaTheme="majorEastAsia" w:hAnsi="Times New Roman" w:cs="Times New Roman"/>
          <w:b/>
          <w:sz w:val="24"/>
          <w:szCs w:val="24"/>
          <w:lang w:val="fr-FR"/>
        </w:rPr>
        <w:t>Contexte et justification</w:t>
      </w:r>
      <w:bookmarkEnd w:id="14"/>
      <w:bookmarkEnd w:id="15"/>
    </w:p>
    <w:p w14:paraId="55B79847" w14:textId="41E7D16B"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0599A508"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jTbmKN9","properties":{"formattedCitation":"[22]","plainCitation":"[22]","noteIndex":0},"citationItems":[{"id":45,"uris":["http://zotero.org/users/local/3eTyEGwA/items/PNUPTLCN","http://zotero.org/users/16284513/items/PNUPTLCN"],"itemData":{"id":45,"type":"webpage","abstract":"</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𝐀𝐋𝐄𝐑𝐓𝐄</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𝐕𝐈𝐆𝐈𝐋𝐀𝐍𝐂𝐄</w:instrText>
      </w:r>
      <w:r w:rsidR="00AE2A86">
        <w:rPr>
          <w:rFonts w:ascii="Times New Roman" w:hAnsi="Times New Roman" w:cs="Times New Roman"/>
          <w:sz w:val="24"/>
          <w:szCs w:val="24"/>
          <w:lang w:val="fr-FR"/>
        </w:rPr>
        <w:instrText xml:space="preserve"> </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2BF3FD42"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23ikKSh","properties":{"formattedCitation":"[12]","plainCitation":"[1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472144AD"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ZT4UjaD","properties":{"formattedCitation":"[14]","plainCitation":"[14]","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BE1D831"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certains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jvKVyTW","properties":{"formattedCitation":"[11]","plainCitation":"[11]","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1]</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2723362B"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JCS42mD","properties":{"formattedCitation":"[13]","plainCitation":"[13]","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3]</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1AB863DD"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S5BLMUM","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E775C" w:rsidRDefault="00457C81" w:rsidP="00C8520C">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6" w:name="_Toc184475250"/>
      <w:bookmarkStart w:id="17" w:name="_Toc200016680"/>
      <w:r w:rsidRPr="00FE775C">
        <w:rPr>
          <w:rFonts w:ascii="Times New Roman" w:eastAsiaTheme="majorEastAsia" w:hAnsi="Times New Roman" w:cs="Times New Roman"/>
          <w:b/>
          <w:sz w:val="24"/>
          <w:szCs w:val="24"/>
          <w:lang w:val="fr-FR"/>
        </w:rPr>
        <w:t>Problématique et hypothèses</w:t>
      </w:r>
      <w:bookmarkEnd w:id="16"/>
      <w:bookmarkEnd w:id="17"/>
    </w:p>
    <w:p w14:paraId="1D4A054E" w14:textId="77777777"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707586" w:rsidRDefault="00457C81" w:rsidP="00B262C4">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8" w:name="_Toc184475251"/>
      <w:bookmarkStart w:id="19" w:name="_Toc200016681"/>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14:paraId="7CBC5954" w14:textId="77777777"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69219D" w:rsidRDefault="00457C81" w:rsidP="004D6850">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20" w:name="_Toc184475252"/>
      <w:bookmarkStart w:id="21" w:name="_Toc200016682"/>
      <w:r w:rsidRPr="0069219D">
        <w:rPr>
          <w:rFonts w:ascii="Times New Roman" w:eastAsiaTheme="majorEastAsia" w:hAnsi="Times New Roman" w:cs="Times New Roman"/>
          <w:b/>
          <w:sz w:val="24"/>
          <w:szCs w:val="24"/>
          <w:lang w:val="fr-FR"/>
        </w:rPr>
        <w:t>Résultats attendus</w:t>
      </w:r>
      <w:bookmarkEnd w:id="20"/>
      <w:bookmarkEnd w:id="21"/>
    </w:p>
    <w:p w14:paraId="1D6C8EC7" w14:textId="77777777"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lastRenderedPageBreak/>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72410A" w:rsidRDefault="00457C81" w:rsidP="006F71B6">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22" w:name="_Toc184475253"/>
      <w:bookmarkStart w:id="23" w:name="_Toc200016683"/>
      <w:r w:rsidRPr="0072410A">
        <w:rPr>
          <w:rFonts w:ascii="Times New Roman" w:eastAsiaTheme="majorEastAsia" w:hAnsi="Times New Roman" w:cs="Times New Roman"/>
          <w:b/>
          <w:sz w:val="24"/>
          <w:szCs w:val="24"/>
          <w:lang w:val="fr-FR"/>
        </w:rPr>
        <w:t>Organisation du travail</w:t>
      </w:r>
      <w:bookmarkEnd w:id="22"/>
      <w:bookmarkEnd w:id="23"/>
    </w:p>
    <w:p w14:paraId="2E739CD7" w14:textId="77777777"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70ABE072"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200016715"/>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7777777"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14:paraId="7F7CCD7D" w14:textId="77777777"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25"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CC98004" w14:textId="77777777" w:rsidR="00457C81" w:rsidRPr="006F3654" w:rsidRDefault="00457C81" w:rsidP="004F1000">
      <w:pPr>
        <w:keepNext/>
        <w:keepLines/>
        <w:spacing w:after="0" w:line="360" w:lineRule="auto"/>
        <w:jc w:val="center"/>
        <w:outlineLvl w:val="0"/>
        <w:rPr>
          <w:rFonts w:ascii="Times New Roman" w:eastAsiaTheme="majorEastAsia" w:hAnsi="Times New Roman" w:cs="Times New Roman"/>
          <w:b/>
          <w:sz w:val="24"/>
          <w:szCs w:val="24"/>
          <w:lang w:val="fr-FR"/>
        </w:rPr>
      </w:pPr>
      <w:bookmarkStart w:id="26" w:name="_Toc200016684"/>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14:paraId="42E8BE1C" w14:textId="77777777" w:rsidR="00D829E3" w:rsidRDefault="00D829E3" w:rsidP="0016550B">
      <w:pPr>
        <w:spacing w:line="360" w:lineRule="auto"/>
        <w:ind w:firstLine="360"/>
        <w:jc w:val="both"/>
        <w:rPr>
          <w:rFonts w:ascii="Times New Roman" w:hAnsi="Times New Roman" w:cs="Times New Roman"/>
          <w:sz w:val="24"/>
          <w:szCs w:val="24"/>
          <w:lang w:val="fr-FR"/>
        </w:rPr>
      </w:pPr>
    </w:p>
    <w:p w14:paraId="594123D8" w14:textId="1E2F0DB9"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y8Keixr","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77777777"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84475255"/>
      <w:bookmarkStart w:id="28" w:name="_Toc200016685"/>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8"/>
    </w:p>
    <w:p w14:paraId="018B9352" w14:textId="77777777" w:rsidR="007642BE" w:rsidRPr="008410DF" w:rsidRDefault="00F823CF" w:rsidP="009F6304">
      <w:pPr>
        <w:pStyle w:val="Titre3"/>
        <w:numPr>
          <w:ilvl w:val="2"/>
          <w:numId w:val="15"/>
        </w:numPr>
        <w:spacing w:line="360" w:lineRule="auto"/>
        <w:rPr>
          <w:rFonts w:ascii="Times New Roman" w:hAnsi="Times New Roman" w:cs="Times New Roman"/>
          <w:b/>
          <w:color w:val="auto"/>
          <w:lang w:val="fr-FR"/>
        </w:rPr>
      </w:pPr>
      <w:bookmarkStart w:id="29" w:name="_Toc200016686"/>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14:paraId="629F580D" w14:textId="6608151A"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4Q4xR0UY","properties":{"formattedCitation":"[17]","plainCitation":"[17]","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w:t>
      </w:r>
      <w:r>
        <w:rPr>
          <w:rFonts w:ascii="Times New Roman" w:hAnsi="Times New Roman" w:cs="Times New Roman"/>
          <w:sz w:val="24"/>
          <w:szCs w:val="24"/>
          <w:lang w:val="fr-FR"/>
        </w:rPr>
        <w:lastRenderedPageBreak/>
        <w:t xml:space="preserve">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Ot6ylUJ","properties":{"formattedCitation":"[6]","plainCitation":"[6]","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4B594553" w:rsidR="007642BE" w:rsidRDefault="007642BE" w:rsidP="006C44E5">
      <w:pPr>
        <w:pStyle w:val="NormalWeb"/>
        <w:spacing w:after="0" w:afterAutospacing="0" w:line="360" w:lineRule="auto"/>
        <w:jc w:val="both"/>
        <w:rPr>
          <w:lang w:val="fr-FR"/>
        </w:rPr>
      </w:pPr>
      <w:r w:rsidRPr="00067820">
        <w:t>Dans</w:t>
      </w:r>
      <w:r w:rsidR="009D53A6" w:rsidRPr="00067820">
        <w:t xml:space="preserve"> </w:t>
      </w:r>
      <w:r w:rsidR="00C2690C">
        <w:fldChar w:fldCharType="begin"/>
      </w:r>
      <w:r w:rsidR="00AE2A86">
        <w:instrText xml:space="preserve"> ADDIN ZOTERO_ITEM CSL_CITATION {"citationID":"S4mn7Tk2","properties":{"formattedCitation":"[30]","plainCitation":"[30]","noteIndex":0},"citationItems":[{"id":56,"uris":["http://zotero.org/users/local/3eTyEGwA/items/296YVCJH","http://zotero.org/users/16284513/items/296YVCJH"],"itemData":{"id":56,"type":"article-newspaper","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C2690C">
        <w:fldChar w:fldCharType="separate"/>
      </w:r>
      <w:r w:rsidR="00AE2A86">
        <w:rPr>
          <w:noProof/>
        </w:rPr>
        <w:t>[30]</w:t>
      </w:r>
      <w:r w:rsidR="00C2690C">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C2690C">
        <w:rPr>
          <w:lang w:val="fr-FR"/>
        </w:rPr>
        <w:fldChar w:fldCharType="begin"/>
      </w:r>
      <w:r w:rsidR="00AE2A86">
        <w:rPr>
          <w:lang w:val="fr-FR"/>
        </w:rPr>
        <w:instrText xml:space="preserve"> ADDIN ZOTERO_ITEM CSL_CITATION {"citationID":"EUmCKskk","properties":{"formattedCitation":"[27]","plainCitation":"[27]","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E2A86">
        <w:rPr>
          <w:noProof/>
          <w:lang w:val="fr-FR"/>
        </w:rPr>
        <w:t>[27]</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C2690C">
        <w:rPr>
          <w:lang w:val="fr-FR"/>
        </w:rPr>
        <w:fldChar w:fldCharType="begin"/>
      </w:r>
      <w:r w:rsidR="00AE2A86">
        <w:rPr>
          <w:lang w:val="fr-FR"/>
        </w:rPr>
        <w:instrText xml:space="preserve"> ADDIN ZOTERO_ITEM CSL_CITATION {"citationID":"UOSJXNTR","properties":{"formattedCitation":"[23]","plainCitation":"[23]","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E2A86">
        <w:rPr>
          <w:noProof/>
          <w:lang w:val="fr-FR"/>
        </w:rPr>
        <w:t>[23]</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AE2A86">
        <w:rPr>
          <w:lang w:val="fr-FR"/>
        </w:rPr>
        <w:instrText xml:space="preserve"> ADDIN ZOTERO_ITEM CSL_CITATION {"citationID":"Zw3ZHezo","properties":{"formattedCitation":"[16]","plainCitation":"[16]","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E2A86">
        <w:rPr>
          <w:noProof/>
          <w:lang w:val="fr-FR"/>
        </w:rPr>
        <w:t>[16]</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A3549B" w:rsidRDefault="00B21C8F" w:rsidP="00E04DC8">
      <w:pPr>
        <w:pStyle w:val="Titre3"/>
        <w:numPr>
          <w:ilvl w:val="2"/>
          <w:numId w:val="15"/>
        </w:numPr>
        <w:spacing w:line="360" w:lineRule="auto"/>
        <w:rPr>
          <w:rFonts w:ascii="Times New Roman" w:hAnsi="Times New Roman" w:cs="Times New Roman"/>
          <w:b/>
          <w:color w:val="auto"/>
          <w:lang w:val="fr-FR"/>
        </w:rPr>
      </w:pPr>
      <w:bookmarkStart w:id="30" w:name="_Toc200016687"/>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14:paraId="05CC0C18" w14:textId="77777777" w:rsidR="00B21C8F" w:rsidRDefault="00B21C8F" w:rsidP="0030726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02450D3C" w14:textId="6C4A69AE"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 xml:space="preserve">base de données distribuée, dont les informations envoyées par les utilisateurs et les liens internes à la base sont vérifiés, puis groupés </w:t>
      </w:r>
      <w:r w:rsidRPr="00CF0312">
        <w:rPr>
          <w:rFonts w:ascii="Times New Roman" w:hAnsi="Times New Roman" w:cs="Times New Roman"/>
          <w:sz w:val="24"/>
          <w:szCs w:val="24"/>
          <w:lang w:val="fr-FR"/>
        </w:rPr>
        <w:lastRenderedPageBreak/>
        <w:t>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i5w4zbJ","properties":{"formattedCitation":"[51]","plainCitation":"[51]","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14:paraId="2E19712B" w14:textId="77777777"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14:paraId="21174535"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2A4449EC" w14:textId="77777777"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14:paraId="18D49E3B" w14:textId="304E841C"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J7s2Owi","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14:paraId="2FC6F974" w14:textId="77777777"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F5C9D92" w14:textId="77777777" w:rsidR="00AB3899" w:rsidRPr="000974F5" w:rsidRDefault="00AB3899" w:rsidP="00374F1F">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31" w:name="_Toc200016688"/>
      <w:r w:rsidRPr="000974F5">
        <w:rPr>
          <w:rFonts w:ascii="Times New Roman" w:eastAsiaTheme="majorEastAsia" w:hAnsi="Times New Roman" w:cs="Times New Roman"/>
          <w:b/>
          <w:sz w:val="24"/>
          <w:szCs w:val="24"/>
          <w:lang w:val="fr-FR"/>
        </w:rPr>
        <w:lastRenderedPageBreak/>
        <w:t>Types de blockchain</w:t>
      </w:r>
      <w:bookmarkEnd w:id="31"/>
    </w:p>
    <w:p w14:paraId="1F15E05A" w14:textId="083ECA21"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snJ7aCX","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AFAB2F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kbxiQph","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14:paraId="071ADBF1" w14:textId="00706E62"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aQEEwsn","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297F8AE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arK67JR","properties":{"formattedCitation":"[2]","plainCitation":"[2]","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2B1FDE5" w14:textId="78C1CCE9"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74l9uneu","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qRvXJE50","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14:paraId="41660C04" w14:textId="77777777"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14:paraId="02E7CD6C" w14:textId="07D100B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Cy45w8G","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750181">
      <w:pPr>
        <w:spacing w:after="0" w:line="360" w:lineRule="auto"/>
        <w:jc w:val="both"/>
        <w:rPr>
          <w:rFonts w:ascii="Times New Roman" w:hAnsi="Times New Roman" w:cs="Times New Roman"/>
          <w:sz w:val="24"/>
          <w:szCs w:val="24"/>
          <w:lang w:val="fr-FR"/>
        </w:rPr>
      </w:pPr>
    </w:p>
    <w:p w14:paraId="1CF55680" w14:textId="77777777" w:rsidR="00AB3899" w:rsidRPr="00261174" w:rsidRDefault="00AB3899" w:rsidP="00F316FA">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32" w:name="_Ref190430022"/>
      <w:bookmarkStart w:id="33" w:name="_Toc200016689"/>
      <w:r w:rsidRPr="00261174">
        <w:rPr>
          <w:rFonts w:ascii="Times New Roman" w:eastAsiaTheme="majorEastAsia" w:hAnsi="Times New Roman" w:cs="Times New Roman"/>
          <w:b/>
          <w:sz w:val="24"/>
          <w:szCs w:val="24"/>
          <w:lang w:val="fr-FR"/>
        </w:rPr>
        <w:t>Architecture de la blockchain</w:t>
      </w:r>
      <w:bookmarkEnd w:id="32"/>
      <w:bookmarkEnd w:id="33"/>
    </w:p>
    <w:p w14:paraId="0B042201" w14:textId="77777777"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38992800" w14:textId="77777777"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14:paraId="66A06535" w14:textId="3DA737D1"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w:t>
      </w:r>
      <w:r w:rsidR="00FA2BE9" w:rsidRPr="00675FA6">
        <w:rPr>
          <w:rFonts w:ascii="Times New Roman" w:hAnsi="Times New Roman" w:cs="Times New Roman"/>
          <w:i/>
          <w:iCs/>
          <w:sz w:val="24"/>
          <w:szCs w:val="24"/>
          <w:lang w:val="fr-FR"/>
        </w:rPr>
        <w:t>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UZVD5Vq","properties":{"formattedCitation":"[32]","plainCitation":"[32]","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w:t>
      </w:r>
      <w:r w:rsidRPr="00B23007">
        <w:rPr>
          <w:rFonts w:ascii="Times New Roman" w:hAnsi="Times New Roman" w:cs="Times New Roman"/>
          <w:sz w:val="24"/>
          <w:szCs w:val="24"/>
          <w:lang w:val="fr-FR"/>
        </w:rPr>
        <w:lastRenderedPageBreak/>
        <w:t xml:space="preserve">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eiCLU0X","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C32AA4">
        <w:rPr>
          <w:rFonts w:ascii="Times New Roman" w:hAnsi="Times New Roman" w:cs="Times New Roman"/>
          <w:sz w:val="24"/>
          <w:szCs w:val="24"/>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14:paraId="3257A0F5" w14:textId="13B51601" w:rsidR="00CB1881" w:rsidRDefault="00CB1881" w:rsidP="000245DE">
      <w:pPr>
        <w:pStyle w:val="NormalWeb"/>
        <w:spacing w:after="0" w:afterAutospacing="0" w:line="360" w:lineRule="auto"/>
        <w:jc w:val="both"/>
        <w:divId w:val="549877699"/>
        <w:rPr>
          <w:rStyle w:val="Accentuation"/>
          <w:i w:val="0"/>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C2690C">
        <w:rPr>
          <w:lang w:val="fr-FR"/>
        </w:rPr>
        <w:fldChar w:fldCharType="begin"/>
      </w:r>
      <w:r w:rsidR="00AE2A86">
        <w:rPr>
          <w:lang w:val="fr-FR"/>
        </w:rPr>
        <w:instrText xml:space="preserve"> ADDIN ZOTERO_ITEM CSL_CITATION {"citationID":"Jh8BlsNf","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lang w:val="fr-FR"/>
        </w:rPr>
        <w:fldChar w:fldCharType="separate"/>
      </w:r>
      <w:r w:rsidR="00AE2A86">
        <w:rPr>
          <w:noProof/>
          <w:lang w:val="fr-FR"/>
        </w:rPr>
        <w:t>[25]</w:t>
      </w:r>
      <w:r w:rsidR="00C2690C">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C2690C">
        <w:rPr>
          <w:rStyle w:val="Accentuation"/>
          <w:lang w:val="fr-FR"/>
        </w:rPr>
        <w:fldChar w:fldCharType="begin"/>
      </w:r>
      <w:r w:rsidR="00AE2A86">
        <w:rPr>
          <w:rStyle w:val="Accentuation"/>
          <w:lang w:val="fr-FR"/>
        </w:rPr>
        <w:instrText xml:space="preserve"> ADDIN ZOTERO_ITEM CSL_CITATION {"citationID":"oJuda3ip","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Style w:val="Accentuation"/>
          <w:lang w:val="fr-FR"/>
        </w:rPr>
        <w:fldChar w:fldCharType="separate"/>
      </w:r>
      <w:r w:rsidR="00AE2A86">
        <w:rPr>
          <w:rStyle w:val="Accentuation"/>
          <w:noProof/>
          <w:lang w:val="fr-FR"/>
        </w:rPr>
        <w:t>[25]</w:t>
      </w:r>
      <w:r w:rsidR="00C2690C">
        <w:rPr>
          <w:rStyle w:val="Accentuation"/>
          <w:lang w:val="fr-FR"/>
        </w:rPr>
        <w:fldChar w:fldCharType="end"/>
      </w:r>
      <w:r w:rsidR="007003F4" w:rsidRPr="003D6076">
        <w:rPr>
          <w:rStyle w:val="Accentuation"/>
          <w:i w:val="0"/>
          <w:lang w:val="fr-FR"/>
        </w:rPr>
        <w:t>.</w:t>
      </w:r>
    </w:p>
    <w:p w14:paraId="4590198F" w14:textId="77777777" w:rsidR="00443500" w:rsidRPr="003D6076" w:rsidRDefault="00443500" w:rsidP="00D7010F">
      <w:pPr>
        <w:pStyle w:val="NormalWeb"/>
        <w:spacing w:before="0" w:beforeAutospacing="0" w:after="0" w:afterAutospacing="0" w:line="360" w:lineRule="auto"/>
        <w:jc w:val="both"/>
        <w:divId w:val="549877699"/>
        <w:rPr>
          <w:lang w:val="fr-FR"/>
        </w:rPr>
      </w:pPr>
    </w:p>
    <w:p w14:paraId="66C6B6C3" w14:textId="77777777" w:rsidR="005E45CC" w:rsidRPr="0009412B" w:rsidRDefault="00EB702C" w:rsidP="009F577D">
      <w:pPr>
        <w:pStyle w:val="Titre3"/>
        <w:numPr>
          <w:ilvl w:val="2"/>
          <w:numId w:val="16"/>
        </w:numPr>
        <w:spacing w:line="360" w:lineRule="auto"/>
        <w:rPr>
          <w:rFonts w:ascii="Times New Roman" w:hAnsi="Times New Roman" w:cs="Times New Roman"/>
          <w:b/>
          <w:color w:val="auto"/>
          <w:lang w:val="fr-FR"/>
        </w:rPr>
      </w:pPr>
      <w:bookmarkStart w:id="34" w:name="_Toc200016690"/>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14:paraId="705E35EC" w14:textId="2EFFB133"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92FE9DD" wp14:editId="347323A0">
            <wp:extent cx="3187407" cy="1486535"/>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40595" cy="1511341"/>
                    </a:xfrm>
                    <a:prstGeom prst="rect">
                      <a:avLst/>
                    </a:prstGeom>
                  </pic:spPr>
                </pic:pic>
              </a:graphicData>
            </a:graphic>
          </wp:inline>
        </w:drawing>
      </w:r>
    </w:p>
    <w:p w14:paraId="4C540D31" w14:textId="493B682B"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200016716"/>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14:paraId="233287D5" w14:textId="7B656E86"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0ggK4iY","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4BEAEFDB"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200016717"/>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14:paraId="2A9C1FEC" w14:textId="4AE31D0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 xml:space="preserve">s dans les bases de données. Ces transactions sont appelées « facts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65C9DD1" wp14:editId="2A80C84D">
            <wp:extent cx="5972138" cy="223899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94518" cy="2247388"/>
                    </a:xfrm>
                    <a:prstGeom prst="rect">
                      <a:avLst/>
                    </a:prstGeom>
                  </pic:spPr>
                </pic:pic>
              </a:graphicData>
            </a:graphic>
          </wp:inline>
        </w:drawing>
      </w:r>
    </w:p>
    <w:p w14:paraId="79B028F2" w14:textId="309AFA8F"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200016718"/>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14:paraId="761FC48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14:paraId="3BC419C8" w14:textId="34B772D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YxppSLW","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77777777"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44CD068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j3g9NKB","properties":{"formattedCitation":"[1]","plainCitation":"[1]","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326B889" w14:textId="77777777" w:rsidR="00D60B7C" w:rsidRDefault="00D60B7C" w:rsidP="0021647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14:paraId="43DA9149" w14:textId="77777777" w:rsidR="00586283" w:rsidRDefault="00586283" w:rsidP="007B704D">
      <w:pPr>
        <w:spacing w:after="0" w:line="360" w:lineRule="auto"/>
        <w:jc w:val="both"/>
        <w:rPr>
          <w:rFonts w:ascii="Times New Roman" w:hAnsi="Times New Roman" w:cs="Times New Roman"/>
          <w:sz w:val="24"/>
          <w:szCs w:val="24"/>
          <w:lang w:val="fr-FR"/>
        </w:rPr>
      </w:pPr>
    </w:p>
    <w:p w14:paraId="5F825854" w14:textId="77777777" w:rsidR="00562D6E" w:rsidRPr="0092196C" w:rsidRDefault="00562D6E" w:rsidP="00596465">
      <w:pPr>
        <w:pStyle w:val="Titre3"/>
        <w:numPr>
          <w:ilvl w:val="2"/>
          <w:numId w:val="16"/>
        </w:numPr>
        <w:spacing w:line="360" w:lineRule="auto"/>
        <w:rPr>
          <w:rFonts w:ascii="Times New Roman" w:hAnsi="Times New Roman" w:cs="Times New Roman"/>
          <w:b/>
          <w:color w:val="auto"/>
          <w:lang w:val="fr-FR"/>
        </w:rPr>
      </w:pPr>
      <w:bookmarkStart w:id="38" w:name="_Toc200016691"/>
      <w:r w:rsidRPr="0092196C">
        <w:rPr>
          <w:rFonts w:ascii="Times New Roman" w:hAnsi="Times New Roman" w:cs="Times New Roman"/>
          <w:b/>
          <w:color w:val="auto"/>
          <w:lang w:val="fr-FR"/>
        </w:rPr>
        <w:t>Fonctionnement de la blockchain</w:t>
      </w:r>
      <w:bookmarkEnd w:id="38"/>
    </w:p>
    <w:p w14:paraId="26837252" w14:textId="1B49B4DF"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Pr>
          <w:rFonts w:ascii="Times New Roman" w:hAnsi="Times New Roman" w:cs="Times New Roman"/>
          <w:sz w:val="24"/>
          <w:szCs w:val="24"/>
          <w:lang w:val="fr-FR"/>
        </w:rPr>
        <w:t xml:space="preserve">. </w:t>
      </w:r>
    </w:p>
    <w:p w14:paraId="1BC58B88" w14:textId="77777777"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50E00C96" wp14:editId="748EEE35">
            <wp:extent cx="4206559" cy="461957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5">
                      <a:extLst>
                        <a:ext uri="{28A0092B-C50C-407E-A947-70E740481C1C}">
                          <a14:useLocalDpi xmlns:a14="http://schemas.microsoft.com/office/drawing/2010/main" val="0"/>
                        </a:ext>
                      </a:extLst>
                    </a:blip>
                    <a:stretch>
                      <a:fillRect/>
                    </a:stretch>
                  </pic:blipFill>
                  <pic:spPr>
                    <a:xfrm>
                      <a:off x="0" y="0"/>
                      <a:ext cx="4275053" cy="4694789"/>
                    </a:xfrm>
                    <a:prstGeom prst="rect">
                      <a:avLst/>
                    </a:prstGeom>
                  </pic:spPr>
                </pic:pic>
              </a:graphicData>
            </a:graphic>
          </wp:inline>
        </w:drawing>
      </w:r>
    </w:p>
    <w:p w14:paraId="0486AEC9" w14:textId="28CDCF5B" w:rsidR="00D60B7C" w:rsidRPr="00A51FDE" w:rsidRDefault="00D60B7C" w:rsidP="00D60B7C">
      <w:pPr>
        <w:pStyle w:val="Lgende"/>
        <w:jc w:val="center"/>
        <w:rPr>
          <w:rFonts w:ascii="Times New Roman" w:hAnsi="Times New Roman" w:cs="Times New Roman"/>
          <w:b/>
          <w:color w:val="auto"/>
          <w:sz w:val="24"/>
          <w:lang w:val="fr-FR"/>
        </w:rPr>
      </w:pPr>
      <w:bookmarkStart w:id="39" w:name="_Toc200016719"/>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39"/>
    </w:p>
    <w:p w14:paraId="3DEC0859" w14:textId="77777777"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14:paraId="23090212"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14:paraId="2BA127CF"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14:paraId="6080FDAC"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14:paraId="4F90A8A5"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14:paraId="7BA290C3" w14:textId="5469AD7E"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cDLAzYs","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26988C57" w14:textId="77777777"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14:paraId="2B175892" w14:textId="0E1CEA41"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14:paraId="199305E7" w14:textId="77777777" w:rsidR="00563D0F" w:rsidRPr="005E45CC" w:rsidRDefault="00563D0F" w:rsidP="0073144E">
      <w:pPr>
        <w:spacing w:after="0" w:line="360" w:lineRule="auto"/>
        <w:jc w:val="both"/>
        <w:rPr>
          <w:rFonts w:ascii="Times New Roman" w:hAnsi="Times New Roman" w:cs="Times New Roman"/>
          <w:sz w:val="24"/>
          <w:szCs w:val="24"/>
          <w:lang w:val="fr-FR"/>
        </w:rPr>
      </w:pPr>
    </w:p>
    <w:p w14:paraId="39ADB3A1" w14:textId="17AFCBEE" w:rsidR="00AB3899" w:rsidRPr="001440E4" w:rsidRDefault="009761C4" w:rsidP="0070217A">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40" w:name="_Toc200016692"/>
      <w:r w:rsidRPr="001440E4">
        <w:rPr>
          <w:rFonts w:ascii="Times New Roman" w:eastAsiaTheme="majorEastAsia" w:hAnsi="Times New Roman" w:cs="Times New Roman"/>
          <w:b/>
          <w:sz w:val="24"/>
          <w:szCs w:val="24"/>
          <w:lang w:val="fr-FR"/>
        </w:rPr>
        <w:t>Protocoles de consensus</w:t>
      </w:r>
      <w:bookmarkEnd w:id="40"/>
    </w:p>
    <w:p w14:paraId="57D0F21E" w14:textId="77777777"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3C4CDC9C"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s668VJX","properties":{"formattedCitation":"[20]","plainCitation":"[20]","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PzmlxZT","properties":{"formattedCitation":"[41]","plainCitation":"[41]","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14:paraId="46BFA406" w14:textId="21ADAFEF"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w:t>
      </w:r>
      <w:r w:rsidR="00DC78CC" w:rsidRPr="00DC78CC">
        <w:rPr>
          <w:rFonts w:ascii="Times New Roman" w:hAnsi="Times New Roman" w:cs="Times New Roman"/>
          <w:sz w:val="24"/>
          <w:szCs w:val="24"/>
          <w:lang w:val="fr-FR"/>
        </w:rPr>
        <w:lastRenderedPageBreak/>
        <w:t xml:space="preserve">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Wpt3jm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14:paraId="41044914" w14:textId="53A7BD38" w:rsidR="005774E1" w:rsidRPr="005774E1" w:rsidRDefault="00C2690C"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v1vULF4","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 xml:space="preserve">tak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utority,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 etc.)</w:t>
      </w:r>
      <w:r w:rsidR="005774E1" w:rsidRPr="005774E1">
        <w:rPr>
          <w:rFonts w:ascii="Times New Roman" w:hAnsi="Times New Roman" w:cs="Times New Roman"/>
          <w:sz w:val="24"/>
          <w:szCs w:val="24"/>
          <w:lang w:val="fr-FR"/>
        </w:rPr>
        <w:t xml:space="preserve">.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xml:space="preserve">, t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47BA8E42"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AE2A86">
        <w:rPr>
          <w:rFonts w:ascii="Times New Roman" w:hAnsi="Times New Roman" w:cs="Times New Roman"/>
          <w:sz w:val="24"/>
          <w:szCs w:val="24"/>
        </w:rPr>
        <w:instrText xml:space="preserve"> ADDIN ZOTERO_ITEM CSL_CITATION {"citationID":"SdN7U4q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AE2A86">
        <w:rPr>
          <w:rFonts w:ascii="Times New Roman" w:hAnsi="Times New Roman" w:cs="Times New Roman"/>
          <w:noProof/>
          <w:sz w:val="24"/>
          <w:szCs w:val="24"/>
        </w:rPr>
        <w:t>[33]</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77777777"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ubc1hsn","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4C362623"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71AB73D2" w14:textId="57256681"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P1YpWJc","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La PoW est efficace en terme</w:t>
      </w:r>
      <w:r w:rsidR="000F1F3B">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14:paraId="59873B85" w14:textId="6B8AAD04"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54OPO0UE","properties":{"formattedCitation":"[54]","plainCitation":"[54]","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4]</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BH8qf4u","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07C940AA"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QwdViFK","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1AE7718A" w14:textId="7BCED612" w:rsidR="00D32474" w:rsidRPr="00054AB3" w:rsidRDefault="009958ED" w:rsidP="0069457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2A062219" w14:textId="77777777" w:rsidR="00937821" w:rsidRPr="00291FD7" w:rsidRDefault="009761C4" w:rsidP="00186951">
      <w:pPr>
        <w:keepNext/>
        <w:keepLines/>
        <w:numPr>
          <w:ilvl w:val="1"/>
          <w:numId w:val="34"/>
        </w:numPr>
        <w:spacing w:line="240" w:lineRule="auto"/>
        <w:outlineLvl w:val="1"/>
        <w:rPr>
          <w:rFonts w:ascii="Times New Roman" w:eastAsiaTheme="majorEastAsia" w:hAnsi="Times New Roman" w:cs="Times New Roman"/>
          <w:b/>
          <w:sz w:val="24"/>
          <w:szCs w:val="24"/>
          <w:lang w:val="fr-FR"/>
        </w:rPr>
      </w:pPr>
      <w:bookmarkStart w:id="41" w:name="_Ref190262843"/>
      <w:bookmarkStart w:id="42" w:name="_Toc200016693"/>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14:paraId="4856E07D" w14:textId="3A6FC808" w:rsidR="002576F6" w:rsidRDefault="008759E0" w:rsidP="002D47B6">
      <w:pPr>
        <w:pStyle w:val="NormalWeb"/>
        <w:spacing w:before="0" w:beforeAutospacing="0" w:after="0" w:afterAutospacing="0"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AE2A86">
        <w:rPr>
          <w:lang w:val="fr-FR"/>
        </w:rPr>
        <w:instrText xml:space="preserve"> ADDIN ZOTERO_ITEM CSL_CITATION {"citationID":"7QB1OS33","properties":{"formattedCitation":"[29]","plainCitation":"[29]","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AE2A86">
        <w:rPr>
          <w:noProof/>
          <w:lang w:val="fr-FR"/>
        </w:rPr>
        <w:t>[29]</w:t>
      </w:r>
      <w:r w:rsidR="00C2690C">
        <w:rPr>
          <w:lang w:val="fr-FR"/>
        </w:rPr>
        <w:fldChar w:fldCharType="end"/>
      </w:r>
      <w:r w:rsidR="00FD4B36">
        <w:rPr>
          <w:lang w:val="fr-FR"/>
        </w:rPr>
        <w:t xml:space="preserve">. Il le </w:t>
      </w:r>
      <w:r w:rsidR="00922B79">
        <w:rPr>
          <w:lang w:val="fr-FR"/>
        </w:rPr>
        <w:t>défini</w:t>
      </w:r>
      <w:r w:rsidR="00A02586">
        <w:rPr>
          <w:lang w:val="fr-FR"/>
        </w:rPr>
        <w:t xml:space="preserve"> dans </w:t>
      </w:r>
      <w:r w:rsidR="00C2690C">
        <w:rPr>
          <w:lang w:val="fr-FR"/>
        </w:rPr>
        <w:fldChar w:fldCharType="begin"/>
      </w:r>
      <w:r w:rsidR="00AE2A86">
        <w:rPr>
          <w:lang w:val="fr-FR"/>
        </w:rPr>
        <w:instrText xml:space="preserve"> ADDIN ZOTERO_ITEM CSL_CITATION {"citationID":"ARwzoXxx","properties":{"formattedCitation":"[47]","plainCitation":"[47]","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AE2A86">
        <w:rPr>
          <w:noProof/>
          <w:lang w:val="fr-FR"/>
        </w:rPr>
        <w:t>[47]</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 xml:space="preserve">un ensemble de </w:t>
      </w:r>
      <w:r w:rsidR="00922B79" w:rsidRPr="00922B79">
        <w:rPr>
          <w:rStyle w:val="Accentuation"/>
          <w:lang w:val="fr-FR"/>
        </w:rPr>
        <w:lastRenderedPageBreak/>
        <w:t>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26B79CEE"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LcXor0B","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77777777"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06772A">
        <w:rPr>
          <w:rFonts w:ascii="Times New Roman" w:hAnsi="Times New Roman" w:cs="Times New Roman"/>
          <w:sz w:val="24"/>
          <w:szCs w:val="24"/>
          <w:lang w:val="fr-FR"/>
        </w:rPr>
        <w:t>figure</w:t>
      </w:r>
      <w:r w:rsidR="00CA5934" w:rsidRPr="0006772A">
        <w:rPr>
          <w:rFonts w:ascii="Times New Roman" w:hAnsi="Times New Roman" w:cs="Times New Roman"/>
          <w:sz w:val="24"/>
          <w:szCs w:val="24"/>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14:paraId="4AD74854" w14:textId="77777777"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D9C6842" wp14:editId="5AE3C4CF">
            <wp:extent cx="3742850" cy="1938776"/>
            <wp:effectExtent l="12700" t="12700" r="16510" b="171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69949" cy="1952813"/>
                    </a:xfrm>
                    <a:prstGeom prst="rect">
                      <a:avLst/>
                    </a:prstGeom>
                    <a:ln w="3175">
                      <a:solidFill>
                        <a:schemeClr val="accent1"/>
                      </a:solidFill>
                    </a:ln>
                  </pic:spPr>
                </pic:pic>
              </a:graphicData>
            </a:graphic>
          </wp:inline>
        </w:drawing>
      </w:r>
    </w:p>
    <w:p w14:paraId="3FFEA099" w14:textId="0C34F162" w:rsidR="003C2761" w:rsidRPr="0010536D" w:rsidRDefault="002C140F" w:rsidP="002C140F">
      <w:pPr>
        <w:pStyle w:val="Lgende"/>
        <w:jc w:val="center"/>
        <w:rPr>
          <w:rFonts w:ascii="Times New Roman" w:hAnsi="Times New Roman" w:cs="Times New Roman"/>
          <w:color w:val="auto"/>
          <w:sz w:val="24"/>
          <w:lang w:val="fr-FR"/>
        </w:rPr>
      </w:pPr>
      <w:bookmarkStart w:id="43" w:name="_Toc200016720"/>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3"/>
    </w:p>
    <w:p w14:paraId="2663DE82" w14:textId="77777777"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49F792D2"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VuwsW4sT","properties":{"formattedCitation":"[50]","plainCitation":"[50]","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50]</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34C6B8E7"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3f8W7NhO","properties":{"formattedCitation":"[37]","plainCitation":"[37]","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37]</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200016694"/>
      <w:r w:rsidRPr="00D27124">
        <w:rPr>
          <w:rFonts w:ascii="Times New Roman" w:eastAsiaTheme="majorEastAsia" w:hAnsi="Times New Roman" w:cs="Times New Roman"/>
          <w:b/>
          <w:sz w:val="24"/>
          <w:szCs w:val="24"/>
          <w:lang w:val="fr-FR"/>
        </w:rPr>
        <w:lastRenderedPageBreak/>
        <w:t>Exemple de blockchain : Ethereum</w:t>
      </w:r>
      <w:bookmarkEnd w:id="44"/>
    </w:p>
    <w:p w14:paraId="7DBAFD34" w14:textId="77777777" w:rsidR="00635139" w:rsidRPr="00D27124" w:rsidRDefault="00FC4C24" w:rsidP="00205E3F">
      <w:pPr>
        <w:pStyle w:val="Titre3"/>
        <w:numPr>
          <w:ilvl w:val="2"/>
          <w:numId w:val="20"/>
        </w:numPr>
        <w:spacing w:line="360" w:lineRule="auto"/>
        <w:jc w:val="both"/>
        <w:rPr>
          <w:rFonts w:ascii="Times New Roman" w:hAnsi="Times New Roman" w:cs="Times New Roman"/>
          <w:b/>
          <w:color w:val="auto"/>
          <w:lang w:val="fr-FR"/>
        </w:rPr>
      </w:pPr>
      <w:bookmarkStart w:id="45" w:name="_Toc200016695"/>
      <w:bookmarkEnd w:id="27"/>
      <w:r w:rsidRPr="00D27124">
        <w:rPr>
          <w:rFonts w:ascii="Times New Roman" w:hAnsi="Times New Roman" w:cs="Times New Roman"/>
          <w:noProof/>
          <w:color w:val="auto"/>
        </w:rPr>
        <w:drawing>
          <wp:anchor distT="0" distB="0" distL="114300" distR="114300" simplePos="0" relativeHeight="251665408" behindDoc="1" locked="0" layoutInCell="1" allowOverlap="1" wp14:anchorId="32B0B8FF" wp14:editId="17134FA9">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5"/>
    </w:p>
    <w:p w14:paraId="0990A14A" w14:textId="70B492F2"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8DEM2SX","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14:paraId="0C884EDB" w14:textId="1AB9DD05"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E2A86">
        <w:rPr>
          <w:lang w:val="fr-FR"/>
        </w:rPr>
        <w:instrText xml:space="preserve"> ADDIN ZOTERO_ITEM CSL_CITATION {"citationID":"REQLkeVF","properties":{"formattedCitation":"[9]","plainCitation":"[9]","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E2A86">
        <w:rPr>
          <w:noProof/>
          <w:lang w:val="fr-FR"/>
        </w:rPr>
        <w:t>[9]</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AE2A86">
        <w:rPr>
          <w:lang w:val="fr-FR"/>
        </w:rPr>
        <w:instrText xml:space="preserve"> ADDIN ZOTERO_ITEM CSL_CITATION {"citationID":"hovLxsig","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E2A86">
        <w:rPr>
          <w:noProof/>
          <w:lang w:val="fr-FR"/>
        </w:rPr>
        <w:t>[19]</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C2690C">
        <w:rPr>
          <w:lang w:val="fr-FR"/>
        </w:rPr>
        <w:fldChar w:fldCharType="begin"/>
      </w:r>
      <w:r w:rsidR="00AE2A86">
        <w:rPr>
          <w:lang w:val="fr-FR"/>
        </w:rPr>
        <w:instrText xml:space="preserve"> ADDIN ZOTERO_ITEM CSL_CITATION {"citationID":"mORa6tlF","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AE2A86">
        <w:rPr>
          <w:noProof/>
          <w:lang w:val="fr-FR"/>
        </w:rPr>
        <w:t>[45]</w:t>
      </w:r>
      <w:r w:rsidR="00C2690C">
        <w:rPr>
          <w:lang w:val="fr-FR"/>
        </w:rPr>
        <w:fldChar w:fldCharType="end"/>
      </w:r>
      <w:r w:rsidR="006D239C">
        <w:rPr>
          <w:lang w:val="fr-FR"/>
        </w:rPr>
        <w:t>.</w:t>
      </w:r>
    </w:p>
    <w:p w14:paraId="6445D929" w14:textId="3649C5DE"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WpGBoRh","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lastRenderedPageBreak/>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BTPdLKms","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66A8DD2C" w14:textId="77777777" w:rsidR="00094768" w:rsidRPr="008B6FFF" w:rsidRDefault="005525D5" w:rsidP="00C9588C">
      <w:pPr>
        <w:pStyle w:val="Titre3"/>
        <w:numPr>
          <w:ilvl w:val="2"/>
          <w:numId w:val="20"/>
        </w:numPr>
        <w:spacing w:line="360" w:lineRule="auto"/>
        <w:jc w:val="both"/>
        <w:rPr>
          <w:rFonts w:ascii="Times New Roman" w:hAnsi="Times New Roman" w:cs="Times New Roman"/>
          <w:b/>
          <w:color w:val="auto"/>
          <w:lang w:val="fr-FR"/>
        </w:rPr>
      </w:pPr>
      <w:bookmarkStart w:id="46" w:name="_Toc200016696"/>
      <w:r w:rsidRPr="008B6FFF">
        <w:rPr>
          <w:rFonts w:ascii="Times New Roman" w:hAnsi="Times New Roman" w:cs="Times New Roman"/>
          <w:b/>
          <w:color w:val="auto"/>
          <w:lang w:val="fr-FR"/>
        </w:rPr>
        <w:t>Architecture et fonctionnement d’Ethereum</w:t>
      </w:r>
      <w:bookmarkEnd w:id="46"/>
    </w:p>
    <w:p w14:paraId="7739D4AC" w14:textId="77777777"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A84D7B" w:rsidRPr="007F0E1C">
        <w:rPr>
          <w:rFonts w:ascii="Times New Roman" w:hAnsi="Times New Roman" w:cs="Times New Roman"/>
          <w:sz w:val="24"/>
          <w:szCs w:val="24"/>
          <w:lang w:val="fr-FR"/>
        </w:rPr>
        <w:t>7</w:t>
      </w:r>
      <w:r w:rsidRPr="006904C0">
        <w:rPr>
          <w:rFonts w:ascii="Times New Roman" w:hAnsi="Times New Roman" w:cs="Times New Roman"/>
          <w:sz w:val="24"/>
          <w:szCs w:val="24"/>
          <w:lang w:val="fr-FR"/>
        </w:rPr>
        <w:t xml:space="preserve"> ci-dessous.</w:t>
      </w:r>
    </w:p>
    <w:p w14:paraId="00A0B5B6" w14:textId="77777777"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B9379CA" wp14:editId="03B40AC9">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14:paraId="3067B7E6" w14:textId="4F0B3BB3" w:rsidR="0074295F" w:rsidRPr="009A0A32" w:rsidRDefault="001A5D73" w:rsidP="001A5D73">
      <w:pPr>
        <w:pStyle w:val="Lgende"/>
        <w:jc w:val="center"/>
        <w:rPr>
          <w:rFonts w:ascii="Times New Roman" w:hAnsi="Times New Roman" w:cs="Times New Roman"/>
          <w:color w:val="auto"/>
          <w:sz w:val="24"/>
          <w:lang w:val="fr-FR"/>
        </w:rPr>
      </w:pPr>
      <w:bookmarkStart w:id="47" w:name="_Toc200016721"/>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AE2A86">
        <w:rPr>
          <w:rFonts w:ascii="Times New Roman" w:hAnsi="Times New Roman" w:cs="Times New Roman"/>
          <w:color w:val="auto"/>
          <w:sz w:val="24"/>
          <w:lang w:val="fr-FR"/>
        </w:rPr>
        <w:instrText xml:space="preserve"> ADDIN ZOTERO_ITEM CSL_CITATION {"citationID":"zzkdJe7A","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AE2A86">
        <w:rPr>
          <w:rFonts w:ascii="Times New Roman" w:hAnsi="Times New Roman" w:cs="Times New Roman"/>
          <w:noProof/>
          <w:color w:val="auto"/>
          <w:sz w:val="24"/>
          <w:lang w:val="fr-FR"/>
        </w:rPr>
        <w:t>[19]</w:t>
      </w:r>
      <w:bookmarkEnd w:id="47"/>
      <w:r w:rsidR="00C2690C">
        <w:rPr>
          <w:rFonts w:ascii="Times New Roman" w:hAnsi="Times New Roman" w:cs="Times New Roman"/>
          <w:color w:val="auto"/>
          <w:sz w:val="24"/>
          <w:lang w:val="fr-FR"/>
        </w:rPr>
        <w:fldChar w:fldCharType="end"/>
      </w:r>
    </w:p>
    <w:p w14:paraId="1606AF8D" w14:textId="77777777"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w:t>
      </w:r>
      <w:r w:rsidR="0005126D" w:rsidRPr="0005126D">
        <w:rPr>
          <w:rFonts w:ascii="Times New Roman" w:hAnsi="Times New Roman" w:cs="Times New Roman"/>
          <w:sz w:val="24"/>
          <w:szCs w:val="24"/>
          <w:lang w:val="fr-FR"/>
        </w:rPr>
        <w:lastRenderedPageBreak/>
        <w:t xml:space="preserve">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14:paraId="19896DA8" w14:textId="77777777"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14:paraId="4840956B"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3A8FF009"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thb6sd9","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B54968">
        <w:rPr>
          <w:rFonts w:ascii="Times New Roman" w:hAnsi="Times New Roman" w:cs="Times New Roman"/>
          <w:sz w:val="24"/>
          <w:szCs w:val="24"/>
          <w:lang w:val="fr-FR"/>
        </w:rPr>
        <w:t>figure</w:t>
      </w:r>
      <w:r w:rsidR="00B41305" w:rsidRPr="00B54968">
        <w:rPr>
          <w:rFonts w:ascii="Times New Roman" w:hAnsi="Times New Roman" w:cs="Times New Roman"/>
          <w:sz w:val="24"/>
          <w:szCs w:val="24"/>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690F4EC1" w14:textId="77777777"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0B4D2579" w14:textId="77777777"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2D0E70AD" wp14:editId="1E056468">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14:paraId="29A340E4" w14:textId="43D10F90" w:rsidR="004450FF" w:rsidRPr="006267DA" w:rsidRDefault="002A4C0F" w:rsidP="002A4C0F">
      <w:pPr>
        <w:pStyle w:val="Lgende"/>
        <w:jc w:val="center"/>
        <w:rPr>
          <w:rFonts w:ascii="Times New Roman" w:hAnsi="Times New Roman" w:cs="Times New Roman"/>
          <w:color w:val="auto"/>
          <w:sz w:val="24"/>
          <w:lang w:val="fr-FR"/>
        </w:rPr>
      </w:pPr>
      <w:bookmarkStart w:id="48" w:name="_Toc200016722"/>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Schéma simplifié d'un nœud de moteur d’exécution couplé au client de consensus dans un réseau Ethereum</w:t>
      </w:r>
      <w:bookmarkEnd w:id="48"/>
    </w:p>
    <w:p w14:paraId="76FD2B90" w14:textId="77777777" w:rsidR="00710955" w:rsidRDefault="00710955" w:rsidP="00157A01">
      <w:pPr>
        <w:spacing w:line="360" w:lineRule="auto"/>
        <w:jc w:val="both"/>
        <w:rPr>
          <w:rFonts w:ascii="Times New Roman" w:hAnsi="Times New Roman" w:cs="Times New Roman"/>
          <w:sz w:val="24"/>
          <w:szCs w:val="24"/>
          <w:lang w:val="fr-FR"/>
        </w:rPr>
      </w:pPr>
    </w:p>
    <w:p w14:paraId="697D311D"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02D224D8" w14:textId="5721072B" w:rsidR="00F2149C" w:rsidRPr="00F2149C" w:rsidRDefault="00C2690C"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AT8xS9B","properties":{"formattedCitation":"[48]","plainCitation":"[48]","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r w:rsidR="00464ED9">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14:paraId="52DC16E2" w14:textId="13641CEA"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lEJJgSU","properties":{"formattedCitation":"[28]","plainCitation":"[28]","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8]</w:t>
      </w:r>
      <w:r w:rsidR="00C2690C">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14:paraId="6066C095"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7B024AB6"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q2wo9l8","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14:paraId="7D1C88DD" w14:textId="0D21507E"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Rs3NIYc","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4ABB8A89" w14:textId="3B6CE737"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qCdfS9d","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 xml:space="preserve">peuvent déclencher un code pouvant </w:t>
      </w:r>
      <w:r w:rsidR="00F066E0" w:rsidRPr="00F066E0">
        <w:rPr>
          <w:rFonts w:ascii="Times New Roman" w:hAnsi="Times New Roman" w:cs="Times New Roman"/>
          <w:sz w:val="24"/>
          <w:szCs w:val="24"/>
          <w:lang w:val="fr-FR"/>
        </w:rPr>
        <w:lastRenderedPageBreak/>
        <w:t>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14:paraId="17BE742D" w14:textId="77777777"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237C31">
        <w:rPr>
          <w:rFonts w:ascii="Times New Roman" w:hAnsi="Times New Roman" w:cs="Times New Roman"/>
          <w:sz w:val="24"/>
          <w:szCs w:val="24"/>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Default="006246E9" w:rsidP="00221B36">
      <w:pPr>
        <w:keepNext/>
        <w:spacing w:line="360" w:lineRule="auto"/>
        <w:jc w:val="center"/>
      </w:pPr>
      <w:r>
        <w:rPr>
          <w:rFonts w:ascii="Times New Roman" w:hAnsi="Times New Roman" w:cs="Times New Roman"/>
          <w:noProof/>
          <w:sz w:val="24"/>
          <w:szCs w:val="24"/>
        </w:rPr>
        <w:drawing>
          <wp:inline distT="0" distB="0" distL="0" distR="0" wp14:anchorId="4FE9AF2A" wp14:editId="52F1BFBD">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14:paraId="224ED8E2" w14:textId="3A692FEF" w:rsidR="00F02EDC" w:rsidRPr="0021112F" w:rsidRDefault="00221B36" w:rsidP="00221B36">
      <w:pPr>
        <w:pStyle w:val="Lgende"/>
        <w:jc w:val="center"/>
        <w:rPr>
          <w:rFonts w:ascii="Times New Roman" w:hAnsi="Times New Roman" w:cs="Times New Roman"/>
          <w:color w:val="auto"/>
          <w:sz w:val="24"/>
          <w:lang w:val="fr-FR"/>
        </w:rPr>
      </w:pPr>
      <w:bookmarkStart w:id="49" w:name="_Toc200016723"/>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49"/>
    </w:p>
    <w:p w14:paraId="45E323E1" w14:textId="1C81A3A1"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64621A">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5E1919D8"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w:t>
      </w:r>
      <w:r w:rsidRPr="003F6376">
        <w:rPr>
          <w:rFonts w:ascii="Times New Roman" w:hAnsi="Times New Roman" w:cs="Times New Roman"/>
          <w:sz w:val="24"/>
          <w:szCs w:val="24"/>
          <w:lang w:val="fr-FR"/>
        </w:rPr>
        <w:lastRenderedPageBreak/>
        <w:t xml:space="preserve">transaction modifie l'état convenu de l'EVM, elle doit être validée, exécutée et diffusée sur le réseau par un autre nœud.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lf9Ja33","properties":{"formattedCitation":"[43]","plainCitation":"[43]","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t>from</w:t>
      </w:r>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66A2580F"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1sxNp6l","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77777777"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14:paraId="56EB2D84"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14:paraId="173E02D0" w14:textId="0D07909F"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Vt74fye","properties":{"formattedCitation":"[52]","plainCitation":"[52]","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 xml:space="preserve">Mais si à la fin de l'opération, le montant total réel payé ne vaut </w:t>
      </w:r>
      <w:r w:rsidRPr="00B4481A">
        <w:rPr>
          <w:rFonts w:ascii="Times New Roman" w:hAnsi="Times New Roman" w:cs="Times New Roman"/>
          <w:sz w:val="24"/>
          <w:szCs w:val="24"/>
          <w:lang w:val="fr-FR"/>
        </w:rPr>
        <w:lastRenderedPageBreak/>
        <w:t>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0F958D8D" w:rsidR="008546AA" w:rsidRPr="008546AA" w:rsidRDefault="00C2690C"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8VVMreO1","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Pr>
          <w:rFonts w:ascii="Times New Roman" w:hAnsi="Times New Roman" w:cs="Times New Roman"/>
          <w:sz w:val="24"/>
          <w:szCs w:val="24"/>
          <w:lang w:val="fr-FR"/>
        </w:rPr>
        <w:fldChar w:fldCharType="end"/>
      </w:r>
      <w:r w:rsidR="0048563D">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14:paraId="2A77ABD5" w14:textId="3D35BF0E"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fcIrcoI","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086CFB7D" w:rsidR="00C53EE5" w:rsidRDefault="00C2690C"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yNjtW5L","properties":{"formattedCitation":"[49]","plainCitation":"[49]","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9]</w:t>
      </w:r>
      <w:r>
        <w:rPr>
          <w:rFonts w:ascii="Times New Roman" w:hAnsi="Times New Roman" w:cs="Times New Roman"/>
          <w:sz w:val="24"/>
          <w:szCs w:val="24"/>
          <w:lang w:val="fr-FR"/>
        </w:rPr>
        <w:fldChar w:fldCharType="end"/>
      </w:r>
      <w:r w:rsidR="00C53EE5">
        <w:rPr>
          <w:rFonts w:ascii="Times New Roman" w:hAnsi="Times New Roman" w:cs="Times New Roman"/>
          <w:sz w:val="24"/>
          <w:szCs w:val="24"/>
          <w:lang w:val="fr-FR"/>
        </w:rPr>
        <w:t xml:space="preserve"> C’</w:t>
      </w:r>
      <w:r w:rsidR="00C53EE5" w:rsidRPr="005A0517">
        <w:rPr>
          <w:rFonts w:ascii="Times New Roman" w:hAnsi="Times New Roman" w:cs="Times New Roman"/>
          <w:sz w:val="24"/>
          <w:szCs w:val="24"/>
          <w:lang w:val="fr-FR"/>
        </w:rPr>
        <w:t>est la crypto-monnaie native d'Ethereum.</w:t>
      </w:r>
      <w:r w:rsidR="00C53EE5">
        <w:rPr>
          <w:rFonts w:ascii="Times New Roman" w:hAnsi="Times New Roman" w:cs="Times New Roman"/>
          <w:sz w:val="24"/>
          <w:szCs w:val="24"/>
          <w:lang w:val="fr-FR"/>
        </w:rPr>
        <w:t xml:space="preserve"> L’ETH est créé par le protocole Ethereum, et non pas par un utilisateur.</w:t>
      </w:r>
      <w:r w:rsidR="00C53EE5"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sidR="00C53EE5">
        <w:rPr>
          <w:rFonts w:ascii="Times New Roman" w:hAnsi="Times New Roman" w:cs="Times New Roman"/>
          <w:sz w:val="24"/>
          <w:szCs w:val="24"/>
          <w:lang w:val="fr-FR"/>
        </w:rPr>
        <w:t xml:space="preserve"> (frais de gaz)</w:t>
      </w:r>
      <w:r w:rsidR="00C53EE5"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nœud</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validateur</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00C53EE5" w:rsidRPr="005A0517">
        <w:rPr>
          <w:rFonts w:ascii="Times New Roman" w:hAnsi="Times New Roman" w:cs="Times New Roman"/>
          <w:sz w:val="24"/>
          <w:szCs w:val="24"/>
          <w:lang w:val="fr-FR"/>
        </w:rPr>
        <w:t xml:space="preserve"> donné que les validateurs misent (mettent en jeu) </w:t>
      </w:r>
      <w:r w:rsidR="00C53EE5">
        <w:rPr>
          <w:rFonts w:ascii="Times New Roman" w:hAnsi="Times New Roman" w:cs="Times New Roman"/>
          <w:sz w:val="24"/>
          <w:szCs w:val="24"/>
          <w:lang w:val="fr-FR"/>
        </w:rPr>
        <w:t xml:space="preserve">une partie de </w:t>
      </w:r>
      <w:r w:rsidR="00C53EE5"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Contrats intelligents</w:t>
      </w:r>
    </w:p>
    <w:p w14:paraId="1FB0C5F8" w14:textId="24DEC211"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64621A">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6BE32AB6"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VURSKD8","properties":{"formattedCitation":"[55]","plainCitation":"[55]","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706FC0AB"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x5uhI3U3","properties":{"formattedCitation":"[39]","plainCitation":"[39]","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7907CD8E" w14:textId="77777777"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14:paraId="3B65B759" w14:textId="77777777"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CB3A1AF" w14:textId="77777777" w:rsidR="00457C81" w:rsidRPr="001F14B3" w:rsidRDefault="00580D19" w:rsidP="006E6DC6">
      <w:pPr>
        <w:keepNext/>
        <w:keepLines/>
        <w:spacing w:after="0" w:line="360" w:lineRule="auto"/>
        <w:jc w:val="center"/>
        <w:outlineLvl w:val="0"/>
        <w:rPr>
          <w:rFonts w:ascii="Times New Roman" w:eastAsiaTheme="majorEastAsia" w:hAnsi="Times New Roman" w:cs="Times New Roman"/>
          <w:b/>
          <w:sz w:val="24"/>
          <w:szCs w:val="24"/>
          <w:lang w:val="fr-FR"/>
        </w:rPr>
      </w:pPr>
      <w:bookmarkStart w:id="50" w:name="_Toc184475257"/>
      <w:bookmarkStart w:id="51" w:name="_Toc200016697"/>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2" w:name="_Toc184474880"/>
      <w:bookmarkStart w:id="53" w:name="_Toc184475063"/>
      <w:bookmarkStart w:id="54" w:name="_Toc184475258"/>
      <w:bookmarkStart w:id="55" w:name="_Toc184474881"/>
      <w:bookmarkStart w:id="56" w:name="_Toc184475064"/>
      <w:bookmarkStart w:id="57" w:name="_Toc184475259"/>
      <w:bookmarkStart w:id="58" w:name="_Toc184474882"/>
      <w:bookmarkStart w:id="59" w:name="_Toc184475065"/>
      <w:bookmarkStart w:id="60" w:name="_Toc184475260"/>
      <w:bookmarkEnd w:id="50"/>
      <w:bookmarkEnd w:id="52"/>
      <w:bookmarkEnd w:id="53"/>
      <w:bookmarkEnd w:id="54"/>
      <w:bookmarkEnd w:id="55"/>
      <w:bookmarkEnd w:id="56"/>
      <w:bookmarkEnd w:id="57"/>
      <w:bookmarkEnd w:id="58"/>
      <w:bookmarkEnd w:id="59"/>
      <w:bookmarkEnd w:id="60"/>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1"/>
    </w:p>
    <w:p w14:paraId="50BF2D74" w14:textId="77777777" w:rsidR="00CA6749" w:rsidRDefault="00CA6749" w:rsidP="00B77C47">
      <w:pPr>
        <w:spacing w:after="0" w:line="360" w:lineRule="auto"/>
        <w:ind w:firstLine="720"/>
        <w:jc w:val="both"/>
        <w:rPr>
          <w:rFonts w:ascii="Times New Roman" w:hAnsi="Times New Roman" w:cs="Times New Roman"/>
          <w:sz w:val="24"/>
          <w:szCs w:val="24"/>
          <w:lang w:val="fr-FR"/>
        </w:rPr>
      </w:pPr>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77777777"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14:paraId="18A29B61" w14:textId="77777777" w:rsidR="00EA63C2" w:rsidRPr="00457C81" w:rsidRDefault="00EA63C2" w:rsidP="004C0094">
      <w:pPr>
        <w:spacing w:after="0" w:line="360" w:lineRule="auto"/>
        <w:jc w:val="both"/>
        <w:rPr>
          <w:rFonts w:ascii="Times New Roman" w:hAnsi="Times New Roman" w:cs="Times New Roman"/>
          <w:sz w:val="24"/>
          <w:szCs w:val="24"/>
          <w:lang w:val="fr-FR"/>
        </w:rPr>
      </w:pPr>
    </w:p>
    <w:p w14:paraId="00F8E0A4" w14:textId="77777777" w:rsidR="00E373C2" w:rsidRPr="001F14B3" w:rsidRDefault="00E373C2" w:rsidP="008B4C86">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1" w:name="_Toc184475261"/>
      <w:bookmarkStart w:id="62" w:name="_Toc200016698"/>
      <w:r w:rsidRPr="001F14B3">
        <w:rPr>
          <w:rFonts w:ascii="Times New Roman" w:eastAsiaTheme="majorEastAsia" w:hAnsi="Times New Roman" w:cs="Times New Roman"/>
          <w:b/>
          <w:sz w:val="24"/>
          <w:szCs w:val="24"/>
          <w:lang w:val="fr-FR"/>
        </w:rPr>
        <w:t>Authentification de documents</w:t>
      </w:r>
      <w:bookmarkEnd w:id="62"/>
    </w:p>
    <w:p w14:paraId="66CE9ECF" w14:textId="4B149BB7"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15A67A02" w:rsidR="0053416F" w:rsidRDefault="002422E7" w:rsidP="0058277A">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AE2A86">
        <w:rPr>
          <w:lang w:val="fr-FR"/>
        </w:rPr>
        <w:instrText xml:space="preserve"> ADDIN ZOTERO_ITEM CSL_CITATION {"citationID":"e8kaKfb4","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E2A86">
        <w:rPr>
          <w:noProof/>
          <w:lang w:val="fr-FR"/>
        </w:rPr>
        <w:t>[7]</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49EE78B4" w14:textId="77777777" w:rsidR="00CC37BC" w:rsidRDefault="00AF6310" w:rsidP="002250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14:paraId="621B088A" w14:textId="77777777" w:rsidR="009A2393" w:rsidRPr="006565A8" w:rsidRDefault="009A2393" w:rsidP="003A07AB">
      <w:pPr>
        <w:spacing w:after="0" w:line="360" w:lineRule="auto"/>
        <w:jc w:val="both"/>
        <w:rPr>
          <w:rFonts w:ascii="Times New Roman" w:hAnsi="Times New Roman" w:cs="Times New Roman"/>
          <w:sz w:val="24"/>
          <w:szCs w:val="24"/>
          <w:lang w:val="fr-FR"/>
        </w:rPr>
      </w:pPr>
    </w:p>
    <w:p w14:paraId="5C995CC4" w14:textId="77777777" w:rsidR="00E373C2" w:rsidRPr="007D4C33" w:rsidRDefault="00E373C2" w:rsidP="00036B9D">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3" w:name="_Ref197855209"/>
      <w:bookmarkStart w:id="64" w:name="_Toc200016699"/>
      <w:r w:rsidRPr="007D4C33">
        <w:rPr>
          <w:rFonts w:ascii="Times New Roman" w:eastAsiaTheme="majorEastAsia" w:hAnsi="Times New Roman" w:cs="Times New Roman"/>
          <w:b/>
          <w:sz w:val="24"/>
          <w:szCs w:val="24"/>
          <w:lang w:val="fr-FR"/>
        </w:rPr>
        <w:t>Méthodes d’authentification de documents</w:t>
      </w:r>
      <w:bookmarkEnd w:id="63"/>
      <w:bookmarkEnd w:id="64"/>
    </w:p>
    <w:p w14:paraId="0288C112" w14:textId="747C7CC3"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E01479">
      <w:pPr>
        <w:pStyle w:val="Paragraphedeliste"/>
        <w:numPr>
          <w:ilvl w:val="0"/>
          <w:numId w:val="49"/>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12B33F87"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OmiMHlkz","properties":{"formattedCitation":"[46]","plainCitation":"[46]","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46]</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wOWqFVyS","properties":{"formattedCitation":"[24]","plainCitation":"[2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24]</w:t>
      </w:r>
      <w:r w:rsidR="00C2690C">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lastRenderedPageBreak/>
        <w:t>inaltérabl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E96D515"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C5y24Rfh","properties":{"formattedCitation":"[36]","plainCitation":"[36]","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36]</w:t>
      </w:r>
      <w:r w:rsidR="00C2690C">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E01479">
      <w:pPr>
        <w:pStyle w:val="NormalWeb"/>
        <w:numPr>
          <w:ilvl w:val="0"/>
          <w:numId w:val="49"/>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0448FF94"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E2A86">
        <w:rPr>
          <w:lang w:val="fr-FR"/>
        </w:rPr>
        <w:instrText xml:space="preserve"> ADDIN ZOTERO_ITEM CSL_CITATION {"citationID":"FYaaE0rj","properties":{"formattedCitation":"[8]","plainCitation":"[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E2A86">
        <w:rPr>
          <w:noProof/>
          <w:lang w:val="fr-FR"/>
        </w:rPr>
        <w:t>[8]</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 xml:space="preserve">Sa fiabilité est garantie par un certificat (jeton d'horodatage) qui contient à la </w:t>
      </w:r>
      <w:r w:rsidRPr="00790567">
        <w:rPr>
          <w:lang w:val="fr-FR"/>
        </w:rPr>
        <w:lastRenderedPageBreak/>
        <w:t>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E01479">
      <w:pPr>
        <w:pStyle w:val="NormalWeb"/>
        <w:numPr>
          <w:ilvl w:val="0"/>
          <w:numId w:val="49"/>
        </w:numPr>
        <w:spacing w:after="0" w:afterAutospacing="0" w:line="360" w:lineRule="auto"/>
        <w:jc w:val="both"/>
        <w:divId w:val="317465249"/>
        <w:rPr>
          <w:b/>
          <w:lang w:val="fr-FR"/>
        </w:rPr>
      </w:pPr>
      <w:r>
        <w:rPr>
          <w:b/>
          <w:lang w:val="fr-FR"/>
        </w:rPr>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219B34EF"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AE2A86">
        <w:rPr>
          <w:lang w:val="fr-FR"/>
        </w:rPr>
        <w:instrText xml:space="preserve"> ADDIN ZOTERO_ITEM CSL_CITATION {"citationID":"tzdsUg9M","properties":{"formattedCitation":"[35]","plainCitation":"[35]","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AE2A86">
        <w:rPr>
          <w:noProof/>
          <w:lang w:val="fr-FR"/>
        </w:rPr>
        <w:t>[35]</w:t>
      </w:r>
      <w:r w:rsidR="00C2690C">
        <w:rPr>
          <w:lang w:val="fr-FR"/>
        </w:rPr>
        <w:fldChar w:fldCharType="end"/>
      </w:r>
      <w:r w:rsidRPr="000812CD">
        <w:rPr>
          <w:lang w:val="fr-FR"/>
        </w:rPr>
        <w:t xml:space="preserve">. </w:t>
      </w:r>
    </w:p>
    <w:p w14:paraId="20DFDF24" w14:textId="08A1C854"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AE2A86">
        <w:rPr>
          <w:lang w:val="fr-FR"/>
        </w:rPr>
        <w:instrText xml:space="preserve"> ADDIN ZOTERO_ITEM CSL_CITATION {"citationID":"cMnbjZoh","properties":{"formattedCitation":"[31]","plainCitation":"[31]","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AE2A86">
        <w:rPr>
          <w:noProof/>
          <w:lang w:val="fr-FR"/>
        </w:rPr>
        <w:t>[31]</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14809464"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w:t>
      </w:r>
      <w:r w:rsidR="008C03C8">
        <w:rPr>
          <w:rFonts w:ascii="Times New Roman" w:hAnsi="Times New Roman" w:cs="Times New Roman"/>
          <w:sz w:val="24"/>
          <w:szCs w:val="24"/>
          <w:lang w:val="fr-FR"/>
        </w:rPr>
        <w:lastRenderedPageBreak/>
        <w:t xml:space="preserve">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owOctiD","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zfCP6TZ0","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7AD49E44"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SIJFFGB","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 xml:space="preserve">vérifier la validité ou l’authenticité d’un document via la </w:t>
      </w:r>
      <w:r w:rsidRPr="00596049">
        <w:rPr>
          <w:rFonts w:ascii="Times New Roman" w:hAnsi="Times New Roman" w:cs="Times New Roman"/>
          <w:sz w:val="24"/>
          <w:szCs w:val="24"/>
          <w:lang w:val="fr-FR"/>
        </w:rPr>
        <w:lastRenderedPageBreak/>
        <w:t>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14:paraId="16CB8785" w14:textId="66D3240C"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E2A86">
        <w:rPr>
          <w:rFonts w:ascii="Times New Roman" w:hAnsi="Times New Roman" w:cs="Times New Roman"/>
          <w:iCs/>
          <w:sz w:val="24"/>
          <w:szCs w:val="24"/>
          <w:lang w:val="fr-FR"/>
        </w:rPr>
        <w:instrText xml:space="preserve"> ADDIN ZOTERO_ITEM CSL_CITATION {"citationID":"k2lxsqsp","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E2A86">
        <w:rPr>
          <w:rFonts w:ascii="Times New Roman" w:hAnsi="Times New Roman" w:cs="Times New Roman"/>
          <w:iCs/>
          <w:noProof/>
          <w:sz w:val="24"/>
          <w:szCs w:val="24"/>
          <w:lang w:val="fr-FR"/>
        </w:rPr>
        <w:t>[4]</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13489CC4"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rx539Hz","properties":{"formattedCitation":"[56]","plainCitation":"[56]","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6]</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d’intégrité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14:paraId="5549D812"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14:paraId="0CF2FF10"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14:paraId="612FB817"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14:paraId="53ACD306"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déployer (en perspective de l’étude) le SDSEL dans la blockchain publique Ethereum afin qu’elle soit accessible par tous les établissements d’enseignements.</w:t>
      </w:r>
    </w:p>
    <w:p w14:paraId="65E73A57" w14:textId="77777777" w:rsidR="00401E59" w:rsidRDefault="00B54352" w:rsidP="00C406AF">
      <w:pPr>
        <w:spacing w:line="360" w:lineRule="auto"/>
        <w:jc w:val="both"/>
        <w:rPr>
          <w:rFonts w:ascii="Times New Roman" w:eastAsia="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14:paraId="72B5F7C4" w14:textId="77777777" w:rsidR="00AC349F" w:rsidRPr="00C82CB2" w:rsidRDefault="001D18BE" w:rsidP="00037744">
      <w:pPr>
        <w:spacing w:line="360" w:lineRule="auto"/>
        <w:ind w:firstLine="72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 la suite de cette revue</w:t>
      </w:r>
      <w:r w:rsidR="00547499">
        <w:rPr>
          <w:rFonts w:ascii="Times New Roman" w:eastAsia="Times New Roman" w:hAnsi="Times New Roman" w:cs="Times New Roman"/>
          <w:sz w:val="24"/>
          <w:szCs w:val="24"/>
          <w:lang w:val="fr-FR"/>
        </w:rPr>
        <w:t xml:space="preserve"> de littérature</w:t>
      </w:r>
      <w:r>
        <w:rPr>
          <w:rFonts w:ascii="Times New Roman" w:eastAsia="Times New Roman" w:hAnsi="Times New Roman" w:cs="Times New Roman"/>
          <w:sz w:val="24"/>
          <w:szCs w:val="24"/>
          <w:lang w:val="fr-FR"/>
        </w:rPr>
        <w:t xml:space="preserve">, nous </w:t>
      </w:r>
      <w:r w:rsidR="00B3072F">
        <w:rPr>
          <w:rFonts w:ascii="Times New Roman" w:eastAsia="Times New Roman" w:hAnsi="Times New Roman" w:cs="Times New Roman"/>
          <w:sz w:val="24"/>
          <w:szCs w:val="24"/>
          <w:lang w:val="fr-FR"/>
        </w:rPr>
        <w:t>proposons</w:t>
      </w:r>
      <w:r>
        <w:rPr>
          <w:rFonts w:ascii="Times New Roman" w:eastAsia="Times New Roman" w:hAnsi="Times New Roman" w:cs="Times New Roman"/>
          <w:sz w:val="24"/>
          <w:szCs w:val="24"/>
          <w:lang w:val="fr-FR"/>
        </w:rPr>
        <w:t xml:space="preserve"> un résumé comparatif de l’analyse de ces méthodes d’authentification de documents. Ce résumé est </w:t>
      </w:r>
      <w:r w:rsidR="000A7357">
        <w:rPr>
          <w:rFonts w:ascii="Times New Roman" w:eastAsia="Times New Roman" w:hAnsi="Times New Roman" w:cs="Times New Roman"/>
          <w:sz w:val="24"/>
          <w:szCs w:val="24"/>
          <w:lang w:val="fr-FR"/>
        </w:rPr>
        <w:t xml:space="preserve">présenté à travers </w:t>
      </w:r>
      <w:r>
        <w:rPr>
          <w:rFonts w:ascii="Times New Roman" w:eastAsia="Times New Roman" w:hAnsi="Times New Roman" w:cs="Times New Roman"/>
          <w:sz w:val="24"/>
          <w:szCs w:val="24"/>
          <w:lang w:val="fr-FR"/>
        </w:rPr>
        <w:t>l</w:t>
      </w:r>
      <w:r w:rsidR="007F0186">
        <w:rPr>
          <w:rFonts w:ascii="Times New Roman" w:eastAsia="Times New Roman" w:hAnsi="Times New Roman" w:cs="Times New Roman"/>
          <w:sz w:val="24"/>
          <w:szCs w:val="24"/>
          <w:lang w:val="fr-FR"/>
        </w:rPr>
        <w:t xml:space="preserve">e </w:t>
      </w:r>
      <w:r w:rsidR="007F0186" w:rsidRPr="003A356D">
        <w:rPr>
          <w:rFonts w:ascii="Times New Roman" w:eastAsia="Times New Roman" w:hAnsi="Times New Roman" w:cs="Times New Roman"/>
          <w:sz w:val="24"/>
          <w:szCs w:val="24"/>
          <w:lang w:val="fr-FR"/>
        </w:rPr>
        <w:t>tableau 1</w:t>
      </w:r>
      <w:r w:rsidR="007F0186">
        <w:rPr>
          <w:rFonts w:ascii="Times New Roman" w:eastAsia="Times New Roman" w:hAnsi="Times New Roman" w:cs="Times New Roman"/>
          <w:sz w:val="24"/>
          <w:szCs w:val="24"/>
          <w:lang w:val="fr-FR"/>
        </w:rPr>
        <w:t xml:space="preserve"> ci-dessous.</w:t>
      </w:r>
    </w:p>
    <w:p w14:paraId="49EF0414" w14:textId="49019F3C" w:rsidR="005B4152" w:rsidRPr="00F049CA" w:rsidRDefault="005B4152" w:rsidP="00F049CA">
      <w:pPr>
        <w:pStyle w:val="Lgende"/>
        <w:keepNext/>
        <w:jc w:val="center"/>
        <w:rPr>
          <w:rFonts w:ascii="Times New Roman" w:hAnsi="Times New Roman" w:cs="Times New Roman"/>
          <w:color w:val="auto"/>
          <w:sz w:val="24"/>
          <w:lang w:val="fr-FR"/>
        </w:rPr>
      </w:pPr>
      <w:bookmarkStart w:id="65" w:name="_Toc200016746"/>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2925FE"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2925FE"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14:paraId="05773662" w14:textId="77777777"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2925FE"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2925FE"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n</w:t>
            </w:r>
            <w:r w:rsidR="00C25513" w:rsidRPr="007208D3">
              <w:rPr>
                <w:rFonts w:ascii="Times New Roman" w:eastAsia="Times New Roman" w:hAnsi="Times New Roman" w:cs="Times New Roman"/>
                <w:sz w:val="24"/>
                <w:szCs w:val="24"/>
                <w:lang w:val="fr-FR"/>
              </w:rPr>
              <w:t>on adapté pour documents électroniques</w:t>
            </w:r>
          </w:p>
        </w:tc>
      </w:tr>
      <w:tr w:rsidR="00D47642" w:rsidRPr="002925FE"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14:paraId="1B6669EC" w14:textId="77777777"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14:paraId="6EE353CC" w14:textId="77777777"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14:paraId="526C268B" w14:textId="77777777" w:rsidR="004E0ACC" w:rsidRDefault="004E0ACC" w:rsidP="00DA4C0F">
      <w:pPr>
        <w:spacing w:before="240" w:after="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362AD75E" w14:textId="77777777" w:rsidR="00AD7F78" w:rsidRPr="00EE1475" w:rsidRDefault="00AD7F78" w:rsidP="00F84152">
      <w:pPr>
        <w:spacing w:after="0" w:line="360" w:lineRule="auto"/>
        <w:jc w:val="both"/>
        <w:rPr>
          <w:rFonts w:ascii="Times New Roman" w:eastAsia="Times New Roman" w:hAnsi="Times New Roman" w:cs="Times New Roman"/>
          <w:sz w:val="24"/>
          <w:szCs w:val="24"/>
          <w:lang w:val="fr-FR"/>
        </w:rPr>
      </w:pPr>
    </w:p>
    <w:p w14:paraId="1A0F7632" w14:textId="5EE6B56E" w:rsidR="00E373C2" w:rsidRPr="00E17A74" w:rsidRDefault="00BA43FD" w:rsidP="00E57A58">
      <w:pPr>
        <w:keepNext/>
        <w:keepLines/>
        <w:numPr>
          <w:ilvl w:val="1"/>
          <w:numId w:val="33"/>
        </w:numPr>
        <w:spacing w:after="0" w:line="360" w:lineRule="auto"/>
        <w:ind w:left="788" w:hanging="431"/>
        <w:outlineLvl w:val="1"/>
        <w:rPr>
          <w:rFonts w:ascii="Times New Roman" w:eastAsiaTheme="majorEastAsia" w:hAnsi="Times New Roman" w:cs="Times New Roman"/>
          <w:b/>
          <w:sz w:val="24"/>
          <w:szCs w:val="24"/>
          <w:lang w:val="fr-FR"/>
        </w:rPr>
      </w:pPr>
      <w:bookmarkStart w:id="66" w:name="_Ref197855240"/>
      <w:bookmarkStart w:id="67" w:name="_Toc200016700"/>
      <w:r w:rsidRPr="00B61488">
        <w:rPr>
          <w:rFonts w:ascii="Times New Roman" w:eastAsiaTheme="majorEastAsia" w:hAnsi="Times New Roman" w:cs="Times New Roman"/>
          <w:b/>
          <w:sz w:val="24"/>
          <w:szCs w:val="24"/>
          <w:lang w:val="fr-FR"/>
        </w:rPr>
        <w:t>Discussion</w:t>
      </w:r>
      <w:bookmarkEnd w:id="66"/>
      <w:bookmarkEnd w:id="67"/>
    </w:p>
    <w:p w14:paraId="5E360B84" w14:textId="7A2FBE49"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AE2A86" w:rsidRPr="007A04F4">
        <w:rPr>
          <w:rFonts w:ascii="Times New Roman" w:hAnsi="Times New Roman" w:cs="Times New Roman"/>
          <w:iCs/>
          <w:sz w:val="24"/>
          <w:szCs w:val="24"/>
          <w:lang w:val="fr-FR"/>
        </w:rPr>
        <w:instrText xml:space="preserve"> ADDIN ZOTERO_ITEM CSL_CITATION {"citationID":"V0tv7MO6","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AE2A86" w:rsidRPr="007A04F4">
        <w:rPr>
          <w:rFonts w:ascii="Times New Roman" w:hAnsi="Times New Roman" w:cs="Times New Roman"/>
          <w:iCs/>
          <w:noProof/>
          <w:sz w:val="24"/>
          <w:szCs w:val="24"/>
          <w:lang w:val="fr-FR"/>
        </w:rPr>
        <w:t>[4]</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r w:rsidRPr="00596049">
        <w:rPr>
          <w:rFonts w:ascii="Times New Roman" w:hAnsi="Times New Roman" w:cs="Times New Roman"/>
          <w:i/>
          <w:sz w:val="24"/>
          <w:szCs w:val="24"/>
          <w:lang w:val="fr-FR"/>
        </w:rPr>
        <w:t>Isyak Meirobi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AE2A86" w:rsidRPr="00687EE3">
        <w:rPr>
          <w:rFonts w:ascii="Times New Roman" w:hAnsi="Times New Roman" w:cs="Times New Roman"/>
          <w:iCs/>
          <w:sz w:val="24"/>
          <w:szCs w:val="24"/>
          <w:lang w:val="fr-FR"/>
        </w:rPr>
        <w:instrText xml:space="preserve"> ADDIN ZOTERO_ITEM CSL_CITATION {"citationID":"LdVE6EY6","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AE2A86" w:rsidRPr="00687EE3">
        <w:rPr>
          <w:rFonts w:ascii="Times New Roman" w:hAnsi="Times New Roman" w:cs="Times New Roman"/>
          <w:iCs/>
          <w:noProof/>
          <w:sz w:val="24"/>
          <w:szCs w:val="24"/>
          <w:lang w:val="fr-FR"/>
        </w:rPr>
        <w:t>[21]</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14:paraId="04B3CA4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14:paraId="2A8E86C5"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E2E3103"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plu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uOtf7rG","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VIASGfX","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1FCFACC6" w14:textId="6C94AF9B" w:rsidR="00254A61" w:rsidRDefault="002E541E" w:rsidP="00BA0CB4">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5mx9OQC","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39921BDB" w14:textId="77777777" w:rsidR="009666F3" w:rsidRPr="00657651" w:rsidRDefault="009666F3" w:rsidP="00DC6C2A">
      <w:pPr>
        <w:spacing w:after="0" w:line="360" w:lineRule="auto"/>
        <w:jc w:val="both"/>
        <w:rPr>
          <w:rFonts w:ascii="Times New Roman" w:hAnsi="Times New Roman" w:cs="Times New Roman"/>
          <w:sz w:val="24"/>
          <w:szCs w:val="24"/>
          <w:lang w:val="fr-FR"/>
        </w:rPr>
      </w:pPr>
    </w:p>
    <w:p w14:paraId="7D23F088" w14:textId="77777777" w:rsidR="00E373C2" w:rsidRPr="00B61488" w:rsidRDefault="00BA43FD" w:rsidP="00616B2A">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8" w:name="_Toc200016701"/>
      <w:r>
        <w:rPr>
          <w:rFonts w:ascii="Times New Roman" w:eastAsiaTheme="majorEastAsia" w:hAnsi="Times New Roman" w:cs="Times New Roman"/>
          <w:b/>
          <w:sz w:val="24"/>
          <w:szCs w:val="24"/>
          <w:lang w:val="fr-FR"/>
        </w:rPr>
        <w:t>Positionnement</w:t>
      </w:r>
      <w:bookmarkEnd w:id="68"/>
    </w:p>
    <w:p w14:paraId="66CF9D7C" w14:textId="0ED1A769"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u regard des deux (02) points précédents</w:t>
      </w:r>
      <w:r w:rsidR="00885B0D">
        <w:rPr>
          <w:rFonts w:ascii="Times New Roman" w:eastAsia="Times New Roman" w:hAnsi="Times New Roman" w:cs="Times New Roman"/>
          <w:sz w:val="24"/>
          <w:szCs w:val="24"/>
          <w:lang w:val="fr-FR"/>
        </w:rPr>
        <w:t xml:space="preserve">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09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64621A">
        <w:rPr>
          <w:rFonts w:ascii="Times New Roman" w:eastAsia="Times New Roman" w:hAnsi="Times New Roman" w:cs="Times New Roman"/>
          <w:sz w:val="24"/>
          <w:szCs w:val="24"/>
          <w:lang w:val="fr-FR"/>
        </w:rPr>
        <w:t>3.2</w:t>
      </w:r>
      <w:r w:rsidR="00066941">
        <w:rPr>
          <w:rFonts w:ascii="Times New Roman" w:eastAsia="Times New Roman" w:hAnsi="Times New Roman" w:cs="Times New Roman"/>
          <w:sz w:val="24"/>
          <w:szCs w:val="24"/>
          <w:lang w:val="fr-FR"/>
        </w:rPr>
        <w:fldChar w:fldCharType="end"/>
      </w:r>
      <w:r w:rsidR="00066941">
        <w:rPr>
          <w:rFonts w:ascii="Times New Roman" w:eastAsia="Times New Roman" w:hAnsi="Times New Roman" w:cs="Times New Roman"/>
          <w:sz w:val="24"/>
          <w:szCs w:val="24"/>
          <w:lang w:val="fr-FR"/>
        </w:rPr>
        <w:t xml:space="preserve"> </w:t>
      </w:r>
      <w:r w:rsidR="00885B0D">
        <w:rPr>
          <w:rFonts w:ascii="Times New Roman" w:eastAsia="Times New Roman" w:hAnsi="Times New Roman" w:cs="Times New Roman"/>
          <w:sz w:val="24"/>
          <w:szCs w:val="24"/>
          <w:lang w:val="fr-FR"/>
        </w:rPr>
        <w:t xml:space="preserve">et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40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64621A">
        <w:rPr>
          <w:rFonts w:ascii="Times New Roman" w:eastAsia="Times New Roman" w:hAnsi="Times New Roman" w:cs="Times New Roman"/>
          <w:sz w:val="24"/>
          <w:szCs w:val="24"/>
          <w:lang w:val="fr-FR"/>
        </w:rPr>
        <w:t>3.3</w:t>
      </w:r>
      <w:r w:rsidR="00066941">
        <w:rPr>
          <w:rFonts w:ascii="Times New Roman" w:eastAsia="Times New Roman" w:hAnsi="Times New Roman" w:cs="Times New Roman"/>
          <w:sz w:val="24"/>
          <w:szCs w:val="24"/>
          <w:lang w:val="fr-FR"/>
        </w:rPr>
        <w:fldChar w:fldCharType="end"/>
      </w:r>
      <w:r w:rsidR="00885B0D">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lastRenderedPageBreak/>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12B7D3D1"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UXaTNcs","properties":{"formattedCitation":"[4], [21]","plainCitation":"[4], [21]","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 [21]</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Ethereum avec son protocole de consensus (PoS)</w:t>
      </w:r>
      <w:r w:rsidR="00642EFB">
        <w:rPr>
          <w:rFonts w:ascii="Times New Roman" w:hAnsi="Times New Roman" w:cs="Times New Roman"/>
          <w:sz w:val="24"/>
          <w:szCs w:val="24"/>
          <w:lang w:val="fr-FR"/>
        </w:rPr>
        <w:t xml:space="preserve"> pour </w:t>
      </w:r>
      <w:r w:rsidR="00BC29FE">
        <w:rPr>
          <w:rFonts w:ascii="Times New Roman" w:hAnsi="Times New Roman" w:cs="Times New Roman"/>
          <w:sz w:val="24"/>
          <w:szCs w:val="24"/>
          <w:lang w:val="fr-FR"/>
        </w:rPr>
        <w:t>la mise</w:t>
      </w:r>
      <w:r w:rsidR="00642EFB">
        <w:rPr>
          <w:rFonts w:ascii="Times New Roman" w:hAnsi="Times New Roman" w:cs="Times New Roman"/>
          <w:sz w:val="24"/>
          <w:szCs w:val="24"/>
          <w:lang w:val="fr-FR"/>
        </w:rPr>
        <w:t xml:space="preserve"> en place </w:t>
      </w:r>
      <w:r w:rsidR="00657172">
        <w:rPr>
          <w:rFonts w:ascii="Times New Roman" w:hAnsi="Times New Roman" w:cs="Times New Roman"/>
          <w:sz w:val="24"/>
          <w:szCs w:val="24"/>
          <w:lang w:val="fr-FR"/>
        </w:rPr>
        <w:t xml:space="preserve">de </w:t>
      </w:r>
      <w:r w:rsidR="00642EFB">
        <w:rPr>
          <w:rFonts w:ascii="Times New Roman" w:hAnsi="Times New Roman" w:cs="Times New Roman"/>
          <w:sz w:val="24"/>
          <w:szCs w:val="24"/>
          <w:lang w:val="fr-FR"/>
        </w:rPr>
        <w:t>notre approche</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F54A2">
        <w:rPr>
          <w:rFonts w:ascii="Times New Roman" w:hAnsi="Times New Roman" w:cs="Times New Roman"/>
          <w:sz w:val="24"/>
          <w:szCs w:val="24"/>
          <w:lang w:val="fr-FR"/>
        </w:rPr>
        <w:t xml:space="preserve">Cett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D056D7" w:rsidRDefault="0058277A" w:rsidP="007A6CCB">
      <w:pPr>
        <w:pStyle w:val="NormalWeb"/>
        <w:spacing w:before="0" w:beforeAutospacing="0" w:after="240" w:afterAutospacing="0" w:line="360" w:lineRule="auto"/>
        <w:jc w:val="both"/>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F10934">
      <w:pPr>
        <w:pStyle w:val="NormalWeb"/>
        <w:numPr>
          <w:ilvl w:val="0"/>
          <w:numId w:val="30"/>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F10934">
      <w:pPr>
        <w:pStyle w:val="NormalWeb"/>
        <w:numPr>
          <w:ilvl w:val="0"/>
          <w:numId w:val="30"/>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58277A">
      <w:pPr>
        <w:pStyle w:val="NormalWeb"/>
        <w:numPr>
          <w:ilvl w:val="0"/>
          <w:numId w:val="31"/>
        </w:numPr>
        <w:spacing w:before="0" w:beforeAutospacing="0" w:after="0" w:afterAutospacing="0" w:line="360" w:lineRule="auto"/>
        <w:jc w:val="both"/>
        <w:rPr>
          <w:lang w:val="fr-FR"/>
        </w:rPr>
      </w:pPr>
      <w:r>
        <w:rPr>
          <w:lang w:val="fr-FR"/>
        </w:rPr>
        <w:t xml:space="preserve">s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58277A">
      <w:pPr>
        <w:pStyle w:val="NormalWeb"/>
        <w:numPr>
          <w:ilvl w:val="0"/>
          <w:numId w:val="31"/>
        </w:numPr>
        <w:spacing w:before="0" w:beforeAutospacing="0" w:after="0" w:afterAutospacing="0" w:line="360" w:lineRule="auto"/>
        <w:jc w:val="both"/>
        <w:rPr>
          <w:lang w:val="fr-FR"/>
        </w:rPr>
      </w:pPr>
      <w:r>
        <w:rPr>
          <w:lang w:val="fr-FR"/>
        </w:rPr>
        <w:t xml:space="preserve">et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3BC0CAD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075CAA05"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1"/>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A8FFA29" w14:textId="77777777" w:rsidR="00457C81" w:rsidRPr="00310AFE" w:rsidRDefault="00457C81" w:rsidP="00515A41">
      <w:pPr>
        <w:keepNext/>
        <w:keepLines/>
        <w:spacing w:after="0" w:line="360" w:lineRule="auto"/>
        <w:jc w:val="center"/>
        <w:outlineLvl w:val="0"/>
        <w:rPr>
          <w:rFonts w:ascii="Times New Roman" w:eastAsiaTheme="majorEastAsia" w:hAnsi="Times New Roman" w:cs="Times New Roman"/>
          <w:b/>
          <w:sz w:val="24"/>
          <w:szCs w:val="24"/>
          <w:lang w:val="fr-FR"/>
        </w:rPr>
      </w:pPr>
      <w:bookmarkStart w:id="69" w:name="_Toc184475264"/>
      <w:bookmarkStart w:id="70" w:name="_Toc200016702"/>
      <w:r w:rsidRPr="00310AFE">
        <w:rPr>
          <w:rFonts w:ascii="Times New Roman" w:eastAsiaTheme="majorEastAsia" w:hAnsi="Times New Roman" w:cs="Times New Roman"/>
          <w:b/>
          <w:sz w:val="24"/>
          <w:szCs w:val="24"/>
          <w:lang w:val="fr-FR"/>
        </w:rPr>
        <w:lastRenderedPageBreak/>
        <w:t>CHAPITRE 4 : APPROCHE</w:t>
      </w:r>
      <w:bookmarkEnd w:id="69"/>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70"/>
    </w:p>
    <w:p w14:paraId="60CEBE4C" w14:textId="77777777" w:rsidR="00163732" w:rsidRDefault="00163732" w:rsidP="00AA4C6C">
      <w:pPr>
        <w:spacing w:line="360" w:lineRule="auto"/>
        <w:ind w:firstLine="360"/>
        <w:jc w:val="both"/>
        <w:rPr>
          <w:rFonts w:ascii="Times New Roman" w:hAnsi="Times New Roman" w:cs="Times New Roman"/>
          <w:sz w:val="24"/>
          <w:szCs w:val="24"/>
          <w:lang w:val="fr-FR"/>
        </w:rPr>
      </w:pPr>
    </w:p>
    <w:p w14:paraId="593954D7" w14:textId="7338B042" w:rsidR="00243C11" w:rsidRDefault="009D169C"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14:paraId="2F37FE2B" w14:textId="77777777" w:rsidR="00E33A00" w:rsidRDefault="00E33A00" w:rsidP="00213024">
      <w:pPr>
        <w:spacing w:after="0" w:line="360" w:lineRule="auto"/>
        <w:ind w:firstLine="360"/>
        <w:jc w:val="both"/>
        <w:rPr>
          <w:rFonts w:ascii="Times New Roman" w:hAnsi="Times New Roman" w:cs="Times New Roman"/>
          <w:sz w:val="24"/>
          <w:szCs w:val="24"/>
          <w:lang w:val="fr-FR"/>
        </w:rPr>
      </w:pPr>
    </w:p>
    <w:p w14:paraId="07789067" w14:textId="77777777" w:rsidR="00457C81" w:rsidRPr="00090EF0" w:rsidRDefault="000D502B" w:rsidP="00C15E36">
      <w:pPr>
        <w:pStyle w:val="Titre2"/>
        <w:numPr>
          <w:ilvl w:val="1"/>
          <w:numId w:val="32"/>
        </w:numPr>
        <w:spacing w:line="360" w:lineRule="auto"/>
        <w:rPr>
          <w:rFonts w:ascii="Times New Roman" w:hAnsi="Times New Roman" w:cs="Times New Roman"/>
          <w:b/>
          <w:color w:val="auto"/>
          <w:sz w:val="24"/>
          <w:lang w:val="fr-FR"/>
        </w:rPr>
      </w:pPr>
      <w:bookmarkStart w:id="71" w:name="_Toc200016703"/>
      <w:r w:rsidRPr="00090EF0">
        <w:rPr>
          <w:rFonts w:ascii="Times New Roman" w:hAnsi="Times New Roman" w:cs="Times New Roman"/>
          <w:b/>
          <w:color w:val="auto"/>
          <w:sz w:val="24"/>
          <w:lang w:val="fr-FR"/>
        </w:rPr>
        <w:t>Type de document administratif et exigences fonctionnelles</w:t>
      </w:r>
      <w:bookmarkEnd w:id="71"/>
    </w:p>
    <w:p w14:paraId="37488028" w14:textId="77777777"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14:paraId="736955F8" w14:textId="77777777"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14:paraId="2B140A53" w14:textId="77777777"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14:paraId="3ADCD61D" w14:textId="77777777"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14:paraId="450EE6B5" w14:textId="77777777"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14:paraId="67B5953A" w14:textId="77777777" w:rsidR="00E332C7" w:rsidRDefault="00E332C7" w:rsidP="00D353D8">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 xml:space="preserve">sont explicitement décrits dans </w:t>
      </w:r>
      <w:r w:rsidR="00FF21B4">
        <w:rPr>
          <w:rFonts w:ascii="Times New Roman" w:hAnsi="Times New Roman" w:cs="Times New Roman"/>
          <w:sz w:val="24"/>
          <w:szCs w:val="24"/>
          <w:lang w:val="fr-FR"/>
        </w:rPr>
        <w:t xml:space="preserve">le point suivant portant sur la méthode </w:t>
      </w:r>
      <w:r w:rsidR="00A22BB7">
        <w:rPr>
          <w:rFonts w:ascii="Times New Roman" w:hAnsi="Times New Roman" w:cs="Times New Roman"/>
          <w:sz w:val="24"/>
          <w:szCs w:val="24"/>
          <w:lang w:val="fr-FR"/>
        </w:rPr>
        <w:t>d’authentification.</w:t>
      </w:r>
    </w:p>
    <w:p w14:paraId="0D72C56D" w14:textId="77777777" w:rsidR="00D353D8" w:rsidRPr="00E332C7" w:rsidRDefault="00D353D8" w:rsidP="00D353D8">
      <w:pPr>
        <w:spacing w:after="0" w:line="360" w:lineRule="auto"/>
        <w:jc w:val="both"/>
        <w:rPr>
          <w:rFonts w:ascii="Times New Roman" w:hAnsi="Times New Roman" w:cs="Times New Roman"/>
          <w:sz w:val="24"/>
          <w:szCs w:val="24"/>
          <w:lang w:val="fr-FR"/>
        </w:rPr>
      </w:pPr>
    </w:p>
    <w:p w14:paraId="3C2ACC5B" w14:textId="77777777" w:rsidR="000D502B" w:rsidRPr="004760C6" w:rsidRDefault="00CF4CD5" w:rsidP="00D353D8">
      <w:pPr>
        <w:pStyle w:val="Titre2"/>
        <w:numPr>
          <w:ilvl w:val="1"/>
          <w:numId w:val="32"/>
        </w:numPr>
        <w:spacing w:line="360" w:lineRule="auto"/>
        <w:rPr>
          <w:rFonts w:ascii="Times New Roman" w:hAnsi="Times New Roman" w:cs="Times New Roman"/>
          <w:b/>
          <w:color w:val="auto"/>
          <w:sz w:val="24"/>
          <w:lang w:val="fr-FR"/>
        </w:rPr>
      </w:pPr>
      <w:bookmarkStart w:id="72" w:name="_Toc200016704"/>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bookmarkEnd w:id="72"/>
    </w:p>
    <w:p w14:paraId="50EE8351" w14:textId="77777777"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2985DBE1"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Stake –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w:t>
      </w:r>
      <w:r w:rsidR="0001696C">
        <w:rPr>
          <w:rStyle w:val="y2iqfc"/>
          <w:rFonts w:ascii="Times New Roman" w:hAnsi="Times New Roman" w:cs="Times New Roman"/>
          <w:color w:val="1F1F1F"/>
          <w:sz w:val="24"/>
          <w:szCs w:val="24"/>
          <w:lang w:val="fr-FR"/>
        </w:rPr>
        <w:lastRenderedPageBreak/>
        <w:t>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Zv3PwOi7","properties":{"formattedCitation":"[15]","plainCitation":"[15]","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5]</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y8e4agMg","properties":{"formattedCitation":"[10]","plainCitation":"[10]","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0]</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77777777"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14:paraId="5D716233" w14:textId="77777777"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14:paraId="61D124E1" w14:textId="77777777"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8518E5" w:rsidRPr="00D90AE4">
        <w:rPr>
          <w:rFonts w:ascii="Times New Roman" w:hAnsi="Times New Roman" w:cs="Times New Roman"/>
          <w:sz w:val="24"/>
          <w:szCs w:val="24"/>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65F99F24" w:rsidR="00EA354A" w:rsidRPr="004A5741" w:rsidRDefault="00DF6BA8" w:rsidP="00DF6BA8">
      <w:pPr>
        <w:pStyle w:val="Lgende"/>
        <w:jc w:val="center"/>
        <w:rPr>
          <w:rFonts w:ascii="Times New Roman" w:hAnsi="Times New Roman" w:cs="Times New Roman"/>
          <w:color w:val="auto"/>
          <w:sz w:val="24"/>
          <w:lang w:val="fr-FR"/>
        </w:rPr>
      </w:pPr>
      <w:bookmarkStart w:id="73" w:name="_Toc200016724"/>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3"/>
    </w:p>
    <w:p w14:paraId="3E8E774C" w14:textId="64C612D2"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77777777"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7C7046" w:rsidRPr="007148EB">
        <w:rPr>
          <w:rFonts w:ascii="Times New Roman" w:hAnsi="Times New Roman" w:cs="Times New Roman"/>
          <w:sz w:val="24"/>
          <w:szCs w:val="24"/>
          <w:lang w:val="fr-FR"/>
        </w:rPr>
        <w:t xml:space="preserve"> 11</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6DFDA8BC" w:rsidR="00CA371C" w:rsidRPr="002449EE" w:rsidRDefault="007158C4" w:rsidP="007158C4">
      <w:pPr>
        <w:pStyle w:val="Lgende"/>
        <w:jc w:val="center"/>
        <w:rPr>
          <w:rFonts w:ascii="Times New Roman" w:hAnsi="Times New Roman" w:cs="Times New Roman"/>
          <w:color w:val="auto"/>
          <w:sz w:val="24"/>
          <w:lang w:val="fr-FR"/>
        </w:rPr>
      </w:pPr>
      <w:bookmarkStart w:id="74" w:name="_Toc200016725"/>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4"/>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lastRenderedPageBreak/>
        <w:t>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77777777"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C4241" w:rsidRPr="00A53E45">
        <w:rPr>
          <w:rFonts w:ascii="Times New Roman" w:hAnsi="Times New Roman" w:cs="Times New Roman"/>
          <w:sz w:val="24"/>
          <w:szCs w:val="24"/>
          <w:lang w:val="fr-FR"/>
        </w:rPr>
        <w:t>figure 12</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3066C465" w:rsidR="009B6562" w:rsidRPr="00AE7EBE" w:rsidRDefault="000648E2" w:rsidP="000648E2">
      <w:pPr>
        <w:pStyle w:val="Lgende"/>
        <w:jc w:val="center"/>
        <w:rPr>
          <w:rFonts w:ascii="Times New Roman" w:hAnsi="Times New Roman" w:cs="Times New Roman"/>
          <w:color w:val="auto"/>
          <w:sz w:val="24"/>
          <w:szCs w:val="24"/>
          <w:lang w:val="fr-FR"/>
        </w:rPr>
      </w:pPr>
      <w:bookmarkStart w:id="75" w:name="_Toc200016726"/>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64621A">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5"/>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lastRenderedPageBreak/>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C523B8">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35020924"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CA6C44">
        <w:rPr>
          <w:rFonts w:ascii="Times New Roman" w:hAnsi="Times New Roman" w:cs="Times New Roman"/>
          <w:sz w:val="24"/>
          <w:szCs w:val="24"/>
          <w:lang w:val="fr-FR"/>
        </w:rPr>
        <w:t xml:space="preserve">02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32232" w:rsidRPr="00703BDF">
        <w:rPr>
          <w:rFonts w:ascii="Times New Roman" w:hAnsi="Times New Roman" w:cs="Times New Roman"/>
          <w:sz w:val="24"/>
          <w:szCs w:val="24"/>
          <w:lang w:val="fr-FR"/>
        </w:rPr>
        <w:t>figure 13</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72F19F5F" w:rsidR="00732232" w:rsidRPr="00EE7C87" w:rsidRDefault="00BE5554" w:rsidP="00BE5554">
      <w:pPr>
        <w:pStyle w:val="Lgende"/>
        <w:jc w:val="center"/>
        <w:rPr>
          <w:rFonts w:ascii="Times New Roman" w:hAnsi="Times New Roman" w:cs="Times New Roman"/>
          <w:noProof/>
          <w:color w:val="auto"/>
          <w:sz w:val="24"/>
          <w:lang w:val="fr-FR"/>
        </w:rPr>
      </w:pPr>
      <w:bookmarkStart w:id="76" w:name="_Toc200016727"/>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6"/>
    </w:p>
    <w:p w14:paraId="25EF4647" w14:textId="6C914CF1"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6767DB98" w14:textId="7777777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D82ED62" w14:textId="0CB474A7" w:rsidR="00457C81" w:rsidRDefault="00457C81" w:rsidP="006E37AC">
      <w:pPr>
        <w:keepNext/>
        <w:keepLines/>
        <w:spacing w:after="0" w:line="360" w:lineRule="auto"/>
        <w:jc w:val="center"/>
        <w:outlineLvl w:val="0"/>
        <w:rPr>
          <w:rFonts w:ascii="Times New Roman" w:eastAsiaTheme="majorEastAsia" w:hAnsi="Times New Roman" w:cs="Times New Roman"/>
          <w:b/>
          <w:sz w:val="24"/>
          <w:szCs w:val="24"/>
          <w:lang w:val="fr-FR"/>
        </w:rPr>
      </w:pPr>
      <w:bookmarkStart w:id="77" w:name="_Toc184475265"/>
      <w:bookmarkStart w:id="78" w:name="_Toc200016705"/>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7"/>
      <w:bookmarkEnd w:id="78"/>
    </w:p>
    <w:p w14:paraId="75F0E84D" w14:textId="77777777" w:rsidR="00CE4404" w:rsidRDefault="00CE4404" w:rsidP="00500326">
      <w:pPr>
        <w:spacing w:line="360" w:lineRule="auto"/>
        <w:ind w:firstLine="360"/>
        <w:jc w:val="both"/>
        <w:rPr>
          <w:rFonts w:ascii="Times New Roman" w:hAnsi="Times New Roman" w:cs="Times New Roman"/>
          <w:sz w:val="24"/>
          <w:szCs w:val="24"/>
          <w:lang w:val="fr-FR"/>
        </w:rPr>
      </w:pPr>
    </w:p>
    <w:p w14:paraId="52D9C4E8" w14:textId="094AB2F9"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 xml:space="preserve">ayant servi la réalisation de </w:t>
      </w:r>
      <w:r w:rsidR="003E08BE">
        <w:rPr>
          <w:rFonts w:ascii="Times New Roman" w:hAnsi="Times New Roman" w:cs="Times New Roman"/>
          <w:sz w:val="24"/>
          <w:szCs w:val="24"/>
          <w:lang w:val="fr-FR"/>
        </w:rPr>
        <w:t xml:space="preserve">notr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d</w:t>
      </w:r>
      <w:r w:rsidR="0026078D">
        <w:rPr>
          <w:rFonts w:ascii="Times New Roman" w:hAnsi="Times New Roman" w:cs="Times New Roman"/>
          <w:sz w:val="24"/>
          <w:szCs w:val="24"/>
          <w:lang w:val="fr-FR"/>
        </w:rPr>
        <w:t>es</w:t>
      </w:r>
      <w:r w:rsidR="00714C29">
        <w:rPr>
          <w:rFonts w:ascii="Times New Roman" w:hAnsi="Times New Roman" w:cs="Times New Roman"/>
          <w:sz w:val="24"/>
          <w:szCs w:val="24"/>
          <w:lang w:val="fr-FR"/>
        </w:rPr>
        <w:t xml:space="preserve"> diagramme</w:t>
      </w:r>
      <w:r w:rsidR="0026078D">
        <w:rPr>
          <w:rFonts w:ascii="Times New Roman" w:hAnsi="Times New Roman" w:cs="Times New Roman"/>
          <w:sz w:val="24"/>
          <w:szCs w:val="24"/>
          <w:lang w:val="fr-FR"/>
        </w:rPr>
        <w:t>s de cas d’utilisation et</w:t>
      </w:r>
      <w:r w:rsidR="00714C29">
        <w:rPr>
          <w:rFonts w:ascii="Times New Roman" w:hAnsi="Times New Roman" w:cs="Times New Roman"/>
          <w:sz w:val="24"/>
          <w:szCs w:val="24"/>
          <w:lang w:val="fr-FR"/>
        </w:rPr>
        <w:t xml:space="preserv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FE7982">
      <w:pPr>
        <w:spacing w:after="0" w:line="360" w:lineRule="auto"/>
        <w:ind w:firstLine="360"/>
        <w:jc w:val="both"/>
        <w:rPr>
          <w:rFonts w:ascii="Times New Roman" w:hAnsi="Times New Roman" w:cs="Times New Roman"/>
          <w:sz w:val="24"/>
          <w:szCs w:val="24"/>
          <w:lang w:val="fr-FR"/>
        </w:rPr>
      </w:pPr>
    </w:p>
    <w:p w14:paraId="0763DF50" w14:textId="77777777"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9" w:name="_Toc184475266"/>
      <w:bookmarkStart w:id="80" w:name="_Toc200016706"/>
      <w:r w:rsidRPr="008D55FE">
        <w:rPr>
          <w:rFonts w:ascii="Times New Roman" w:eastAsiaTheme="majorEastAsia" w:hAnsi="Times New Roman" w:cs="Times New Roman"/>
          <w:b/>
          <w:sz w:val="24"/>
          <w:szCs w:val="24"/>
          <w:lang w:val="fr-FR"/>
        </w:rPr>
        <w:t>Protocole d’implémentation</w:t>
      </w:r>
      <w:bookmarkEnd w:id="80"/>
      <w:r w:rsidRPr="008D55FE">
        <w:rPr>
          <w:rFonts w:ascii="Times New Roman" w:eastAsiaTheme="majorEastAsia" w:hAnsi="Times New Roman" w:cs="Times New Roman"/>
          <w:b/>
          <w:sz w:val="24"/>
          <w:szCs w:val="24"/>
          <w:lang w:val="fr-FR"/>
        </w:rPr>
        <w:t xml:space="preserve"> </w:t>
      </w:r>
      <w:bookmarkEnd w:id="79"/>
    </w:p>
    <w:p w14:paraId="1D7AAA2D" w14:textId="68BA98E0"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14:paraId="05449B25" w14:textId="26FB1BE9" w:rsidR="005D6C68" w:rsidRDefault="005D6C68" w:rsidP="00821939">
      <w:pPr>
        <w:spacing w:after="0" w:line="360" w:lineRule="auto"/>
        <w:ind w:firstLine="360"/>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C544ED"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avec 32 Go 2667 MHz DDR4 de RAM et 1</w:t>
      </w:r>
      <w:r w:rsidR="007B6B1A"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To SSD de stockage.</w:t>
      </w:r>
    </w:p>
    <w:p w14:paraId="3F4F6828" w14:textId="50490057" w:rsidR="00174124" w:rsidRPr="00D47875" w:rsidRDefault="004E1AF7"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4768FDC" w14:textId="77777777" w:rsidR="00FC5030" w:rsidRDefault="00FC5030" w:rsidP="00821939">
      <w:pPr>
        <w:spacing w:after="0" w:line="360" w:lineRule="auto"/>
        <w:ind w:firstLine="360"/>
        <w:jc w:val="both"/>
        <w:rPr>
          <w:rFonts w:ascii="Times New Roman" w:hAnsi="Times New Roman" w:cs="Times New Roman"/>
          <w:sz w:val="24"/>
          <w:szCs w:val="24"/>
          <w:lang w:val="fr-FR"/>
        </w:rPr>
      </w:pPr>
    </w:p>
    <w:p w14:paraId="05DF36F9" w14:textId="77777777" w:rsidR="000F2F35" w:rsidRPr="00555847" w:rsidRDefault="000F2F35" w:rsidP="00831A08">
      <w:pPr>
        <w:pStyle w:val="Titre3"/>
        <w:numPr>
          <w:ilvl w:val="2"/>
          <w:numId w:val="36"/>
        </w:numPr>
        <w:spacing w:line="360" w:lineRule="auto"/>
        <w:rPr>
          <w:rFonts w:ascii="Times New Roman" w:hAnsi="Times New Roman" w:cs="Times New Roman"/>
          <w:b/>
          <w:color w:val="auto"/>
          <w:lang w:val="fr-FR"/>
        </w:rPr>
      </w:pPr>
      <w:bookmarkStart w:id="81" w:name="_Toc200016707"/>
      <w:r w:rsidRPr="00555847">
        <w:rPr>
          <w:rFonts w:ascii="Times New Roman" w:hAnsi="Times New Roman" w:cs="Times New Roman"/>
          <w:b/>
          <w:color w:val="auto"/>
          <w:lang w:val="fr-FR"/>
        </w:rPr>
        <w:t>Analyse et conception de l’approche</w:t>
      </w:r>
      <w:bookmarkEnd w:id="81"/>
    </w:p>
    <w:p w14:paraId="5F4CB1E4" w14:textId="77777777" w:rsidR="009B4BFA" w:rsidRDefault="00916705" w:rsidP="00CF324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14:paraId="1C5163F4" w14:textId="77777777"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14:paraId="79743F3C" w14:textId="02BDB4C3"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w:t>
      </w:r>
      <w:r w:rsidR="00872451">
        <w:rPr>
          <w:rFonts w:ascii="Times New Roman" w:hAnsi="Times New Roman" w:cs="Times New Roman"/>
          <w:sz w:val="24"/>
          <w:szCs w:val="24"/>
          <w:lang w:val="fr-FR"/>
        </w:rPr>
        <w:t>s</w:t>
      </w:r>
      <w:r w:rsidR="008C076F">
        <w:rPr>
          <w:rFonts w:ascii="Times New Roman" w:hAnsi="Times New Roman" w:cs="Times New Roman"/>
          <w:sz w:val="24"/>
          <w:szCs w:val="24"/>
          <w:lang w:val="fr-FR"/>
        </w:rPr>
        <w:t xml:space="preserve"> (le public ou encore tout citoyen) et les entités administratives</w:t>
      </w:r>
      <w:r w:rsidR="009D078A">
        <w:rPr>
          <w:rFonts w:ascii="Times New Roman" w:hAnsi="Times New Roman" w:cs="Times New Roman"/>
          <w:sz w:val="24"/>
          <w:szCs w:val="24"/>
          <w:lang w:val="fr-FR"/>
        </w:rPr>
        <w:t xml:space="preserve"> (ou représentant </w:t>
      </w:r>
      <w:r w:rsidR="009D078A">
        <w:rPr>
          <w:rFonts w:ascii="Times New Roman" w:hAnsi="Times New Roman" w:cs="Times New Roman"/>
          <w:sz w:val="24"/>
          <w:szCs w:val="24"/>
          <w:lang w:val="fr-FR"/>
        </w:rPr>
        <w:lastRenderedPageBreak/>
        <w:t>d’entité administrative)</w:t>
      </w:r>
      <w:r w:rsidR="008C076F">
        <w:rPr>
          <w:rFonts w:ascii="Times New Roman" w:hAnsi="Times New Roman" w:cs="Times New Roman"/>
          <w:sz w:val="24"/>
          <w:szCs w:val="24"/>
          <w:lang w:val="fr-FR"/>
        </w:rPr>
        <w:t>.</w:t>
      </w:r>
      <w:r w:rsidR="00F40EEF">
        <w:rPr>
          <w:rFonts w:ascii="Times New Roman" w:hAnsi="Times New Roman" w:cs="Times New Roman"/>
          <w:sz w:val="24"/>
          <w:szCs w:val="24"/>
          <w:lang w:val="fr-FR"/>
        </w:rPr>
        <w:t xml:space="preserve"> La </w:t>
      </w:r>
      <w:r w:rsidR="00F40EEF" w:rsidRPr="00A4477B">
        <w:rPr>
          <w:rFonts w:ascii="Times New Roman" w:hAnsi="Times New Roman" w:cs="Times New Roman"/>
          <w:sz w:val="24"/>
          <w:szCs w:val="24"/>
          <w:lang w:val="fr-FR"/>
        </w:rPr>
        <w:t>figure 14</w:t>
      </w:r>
      <w:r w:rsidR="00F40EEF">
        <w:rPr>
          <w:rFonts w:ascii="Times New Roman" w:hAnsi="Times New Roman" w:cs="Times New Roman"/>
          <w:sz w:val="24"/>
          <w:szCs w:val="24"/>
          <w:lang w:val="fr-FR"/>
        </w:rPr>
        <w:t xml:space="preserve"> ci-dessous illustre les acteurs et les actions qu’ils peuvent effectuer à travers la solution.</w:t>
      </w:r>
    </w:p>
    <w:p w14:paraId="06FF9773" w14:textId="77777777" w:rsidR="00E43936" w:rsidRDefault="00E43936" w:rsidP="00E43936">
      <w:pPr>
        <w:keepNext/>
        <w:spacing w:after="0" w:line="360" w:lineRule="auto"/>
        <w:jc w:val="center"/>
      </w:pPr>
      <w:r>
        <w:rPr>
          <w:rFonts w:ascii="Times New Roman" w:hAnsi="Times New Roman" w:cs="Times New Roman"/>
          <w:noProof/>
          <w:sz w:val="24"/>
          <w:szCs w:val="24"/>
          <w:lang w:val="fr-FR"/>
        </w:rPr>
        <w:drawing>
          <wp:inline distT="0" distB="0" distL="0" distR="0" wp14:anchorId="6F551B83" wp14:editId="3B5C1956">
            <wp:extent cx="2568777" cy="1378211"/>
            <wp:effectExtent l="0" t="0" r="0" b="6350"/>
            <wp:docPr id="95989840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38120" cy="1415415"/>
                    </a:xfrm>
                    <a:prstGeom prst="rect">
                      <a:avLst/>
                    </a:prstGeom>
                  </pic:spPr>
                </pic:pic>
              </a:graphicData>
            </a:graphic>
          </wp:inline>
        </w:drawing>
      </w:r>
    </w:p>
    <w:p w14:paraId="2E6DC0FD" w14:textId="62BDBCEE" w:rsidR="00F40EEF" w:rsidRPr="00CB307E" w:rsidRDefault="00E43936" w:rsidP="00E43936">
      <w:pPr>
        <w:pStyle w:val="Lgende"/>
        <w:jc w:val="center"/>
        <w:rPr>
          <w:rFonts w:ascii="Times New Roman" w:hAnsi="Times New Roman" w:cs="Times New Roman"/>
          <w:color w:val="auto"/>
          <w:sz w:val="24"/>
          <w:szCs w:val="24"/>
          <w:lang w:val="fr-FR"/>
        </w:rPr>
      </w:pPr>
      <w:bookmarkStart w:id="82" w:name="_Toc200016728"/>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64621A">
        <w:rPr>
          <w:rFonts w:ascii="Times New Roman" w:hAnsi="Times New Roman" w:cs="Times New Roman"/>
          <w:b/>
          <w:bCs/>
          <w:noProof/>
          <w:color w:val="auto"/>
          <w:sz w:val="24"/>
          <w:szCs w:val="24"/>
          <w:lang w:val="fr-FR"/>
        </w:rPr>
        <w:t>14</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w:t>
      </w:r>
      <w:r w:rsidR="000607D0" w:rsidRPr="002050FC">
        <w:rPr>
          <w:rFonts w:ascii="Times New Roman" w:hAnsi="Times New Roman" w:cs="Times New Roman"/>
          <w:color w:val="auto"/>
          <w:sz w:val="24"/>
          <w:szCs w:val="24"/>
          <w:lang w:val="fr-FR"/>
        </w:rPr>
        <w:t xml:space="preserve"> la solution</w:t>
      </w:r>
      <w:r w:rsidRPr="002050FC">
        <w:rPr>
          <w:rFonts w:ascii="Times New Roman" w:hAnsi="Times New Roman" w:cs="Times New Roman"/>
          <w:color w:val="auto"/>
          <w:sz w:val="24"/>
          <w:szCs w:val="24"/>
          <w:lang w:val="fr-FR"/>
        </w:rPr>
        <w:t xml:space="preserve"> ADOBLOCK</w:t>
      </w:r>
      <w:bookmarkEnd w:id="82"/>
    </w:p>
    <w:p w14:paraId="4C317ED1" w14:textId="21A4CA10" w:rsidR="002C309C" w:rsidRDefault="002C309C" w:rsidP="00871C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7BAAD874" w14:textId="03596507" w:rsidR="00D36FD7" w:rsidRPr="00FA7EC8" w:rsidRDefault="00D36FD7" w:rsidP="00FA7EC8">
      <w:pPr>
        <w:pStyle w:val="Lgende"/>
        <w:keepNext/>
        <w:jc w:val="center"/>
        <w:rPr>
          <w:rFonts w:ascii="Times New Roman" w:hAnsi="Times New Roman" w:cs="Times New Roman"/>
          <w:color w:val="auto"/>
          <w:sz w:val="24"/>
          <w:lang w:val="fr-FR"/>
        </w:rPr>
      </w:pPr>
      <w:bookmarkStart w:id="83" w:name="_Toc200016747"/>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3"/>
    </w:p>
    <w:tbl>
      <w:tblPr>
        <w:tblStyle w:val="Grilledutableau"/>
        <w:tblW w:w="0" w:type="auto"/>
        <w:jc w:val="center"/>
        <w:tblLook w:val="04A0" w:firstRow="1" w:lastRow="0" w:firstColumn="1" w:lastColumn="0" w:noHBand="0" w:noVBand="1"/>
      </w:tblPr>
      <w:tblGrid>
        <w:gridCol w:w="1838"/>
        <w:gridCol w:w="7558"/>
      </w:tblGrid>
      <w:tr w:rsidR="005331C6" w14:paraId="2999333F" w14:textId="77777777" w:rsidTr="0059614F">
        <w:trPr>
          <w:jc w:val="center"/>
        </w:trPr>
        <w:tc>
          <w:tcPr>
            <w:tcW w:w="1838" w:type="dxa"/>
            <w:shd w:val="clear" w:color="auto" w:fill="BDD6EE" w:themeFill="accent1" w:themeFillTint="66"/>
          </w:tcPr>
          <w:p w14:paraId="643EDD7D"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5AC3EE48"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A07D2C" w14:paraId="7B1C8A0F" w14:textId="77777777" w:rsidTr="0059614F">
        <w:trPr>
          <w:jc w:val="center"/>
        </w:trPr>
        <w:tc>
          <w:tcPr>
            <w:tcW w:w="1838" w:type="dxa"/>
            <w:vAlign w:val="center"/>
          </w:tcPr>
          <w:p w14:paraId="754FD1B9"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122D9E3F" w14:textId="77777777"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A07D2C" w14:paraId="5999EDE1" w14:textId="77777777" w:rsidTr="0059614F">
        <w:trPr>
          <w:jc w:val="center"/>
        </w:trPr>
        <w:tc>
          <w:tcPr>
            <w:tcW w:w="1838" w:type="dxa"/>
            <w:vAlign w:val="center"/>
          </w:tcPr>
          <w:p w14:paraId="10E963FA"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4AD317B" w14:textId="77777777"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14:paraId="63501658" w14:textId="77777777"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14:paraId="127625EF" w14:textId="77777777"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0147C974" w14:textId="77777777"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14:paraId="3A080C2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61C72A0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30A44F7F" w14:textId="77777777"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14:paraId="2A8A85C4" w14:textId="77777777" w:rsidR="00A04093" w:rsidRDefault="008F3C8E" w:rsidP="00AA7986">
      <w:pPr>
        <w:pStyle w:val="Paragraphedeliste"/>
        <w:numPr>
          <w:ilvl w:val="0"/>
          <w:numId w:val="45"/>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14:paraId="6863CD55" w14:textId="77777777" w:rsidR="001730D7" w:rsidRPr="00437214" w:rsidRDefault="001730D7" w:rsidP="001730D7">
      <w:pPr>
        <w:pStyle w:val="Paragraphedeliste"/>
        <w:spacing w:line="360" w:lineRule="auto"/>
        <w:jc w:val="both"/>
        <w:rPr>
          <w:rFonts w:ascii="Times New Roman" w:hAnsi="Times New Roman" w:cs="Times New Roman"/>
          <w:szCs w:val="24"/>
          <w:lang w:val="fr-FR"/>
        </w:rPr>
      </w:pPr>
    </w:p>
    <w:p w14:paraId="1F3A86BF" w14:textId="77777777" w:rsidR="005A2B82" w:rsidRPr="00BC173F" w:rsidRDefault="005A2B82" w:rsidP="00CE19E5">
      <w:pPr>
        <w:pStyle w:val="Paragraphedeliste"/>
        <w:numPr>
          <w:ilvl w:val="0"/>
          <w:numId w:val="41"/>
        </w:numPr>
        <w:spacing w:before="240"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14:paraId="23501F5C" w14:textId="64BADF97"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w:t>
      </w:r>
      <w:r w:rsidR="0012511C">
        <w:rPr>
          <w:rFonts w:ascii="Times New Roman" w:hAnsi="Times New Roman" w:cs="Times New Roman"/>
          <w:sz w:val="24"/>
          <w:szCs w:val="24"/>
          <w:lang w:val="fr-FR"/>
        </w:rPr>
        <w:t>a</w:t>
      </w:r>
      <w:r w:rsidR="009772CC">
        <w:rPr>
          <w:rFonts w:ascii="Times New Roman" w:hAnsi="Times New Roman" w:cs="Times New Roman"/>
          <w:sz w:val="24"/>
          <w:szCs w:val="24"/>
          <w:lang w:val="fr-FR"/>
        </w:rPr>
        <w:t xml:space="preserve"> </w:t>
      </w:r>
      <w:r w:rsidR="009772CC" w:rsidRPr="00F278AE">
        <w:rPr>
          <w:rFonts w:ascii="Times New Roman" w:hAnsi="Times New Roman" w:cs="Times New Roman"/>
          <w:sz w:val="24"/>
          <w:szCs w:val="24"/>
          <w:lang w:val="fr-FR"/>
        </w:rPr>
        <w:t xml:space="preserve">figure </w:t>
      </w:r>
      <w:r w:rsidR="00CE2045" w:rsidRPr="00F278AE">
        <w:rPr>
          <w:rFonts w:ascii="Times New Roman" w:hAnsi="Times New Roman" w:cs="Times New Roman"/>
          <w:sz w:val="24"/>
          <w:szCs w:val="24"/>
          <w:lang w:val="fr-FR"/>
        </w:rPr>
        <w:t>1</w:t>
      </w:r>
      <w:r w:rsidR="00427E8F" w:rsidRPr="00F278AE">
        <w:rPr>
          <w:rFonts w:ascii="Times New Roman" w:hAnsi="Times New Roman" w:cs="Times New Roman"/>
          <w:sz w:val="24"/>
          <w:szCs w:val="24"/>
          <w:lang w:val="fr-FR"/>
        </w:rPr>
        <w:t>5</w:t>
      </w:r>
      <w:r w:rsidR="009772CC" w:rsidRPr="00F278AE">
        <w:rPr>
          <w:rFonts w:ascii="Times New Roman" w:hAnsi="Times New Roman" w:cs="Times New Roman"/>
          <w:sz w:val="24"/>
          <w:szCs w:val="24"/>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xml:space="preserve">, nous présentons le diagramme de séquences d’enregistrement de document </w:t>
      </w:r>
      <w:r w:rsidR="009772CC">
        <w:rPr>
          <w:rFonts w:ascii="Times New Roman" w:hAnsi="Times New Roman" w:cs="Times New Roman"/>
          <w:sz w:val="24"/>
          <w:szCs w:val="24"/>
          <w:lang w:val="fr-FR"/>
        </w:rPr>
        <w:lastRenderedPageBreak/>
        <w:t>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14:paraId="53CFDB52" w14:textId="77777777"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820F343" wp14:editId="23214EEC">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681DBCE4" w14:textId="78080828" w:rsidR="00FD78AA" w:rsidRPr="00155080" w:rsidRDefault="00CE2045" w:rsidP="00155080">
      <w:pPr>
        <w:pStyle w:val="Lgende"/>
        <w:jc w:val="center"/>
        <w:rPr>
          <w:rFonts w:ascii="Times New Roman" w:hAnsi="Times New Roman" w:cs="Times New Roman"/>
          <w:color w:val="auto"/>
          <w:sz w:val="24"/>
          <w:szCs w:val="24"/>
          <w:lang w:val="fr-FR"/>
        </w:rPr>
      </w:pPr>
      <w:bookmarkStart w:id="84" w:name="_Toc200016729"/>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64621A">
        <w:rPr>
          <w:rFonts w:ascii="Times New Roman" w:hAnsi="Times New Roman" w:cs="Times New Roman"/>
          <w:b/>
          <w:noProof/>
          <w:color w:val="auto"/>
          <w:sz w:val="24"/>
          <w:szCs w:val="24"/>
          <w:lang w:val="fr-FR"/>
        </w:rPr>
        <w:t>15</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4"/>
    </w:p>
    <w:p w14:paraId="57E46A71" w14:textId="69747EF6" w:rsidR="004E2362" w:rsidRDefault="00C43DA0" w:rsidP="008A007B">
      <w:pPr>
        <w:spacing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427E8F" w:rsidRPr="00D33B47">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14:paraId="70D4554D" w14:textId="77777777" w:rsidR="0016125A" w:rsidRDefault="00187A44" w:rsidP="0016125A">
      <w:pPr>
        <w:keepNext/>
        <w:spacing w:after="0" w:line="360" w:lineRule="auto"/>
        <w:jc w:val="center"/>
      </w:pPr>
      <w:r>
        <w:rPr>
          <w:rFonts w:ascii="Times New Roman" w:hAnsi="Times New Roman" w:cs="Times New Roman"/>
          <w:noProof/>
          <w:sz w:val="24"/>
          <w:szCs w:val="24"/>
        </w:rPr>
        <w:lastRenderedPageBreak/>
        <w:drawing>
          <wp:inline distT="0" distB="0" distL="0" distR="0" wp14:anchorId="4FDD77B2" wp14:editId="7E45B7D5">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1CD96C87" w14:textId="6C5D9A0B" w:rsidR="00A25583" w:rsidRPr="0016125A" w:rsidRDefault="0016125A" w:rsidP="002A25EB">
      <w:pPr>
        <w:pStyle w:val="Lgende"/>
        <w:spacing w:line="360" w:lineRule="auto"/>
        <w:jc w:val="center"/>
        <w:rPr>
          <w:rFonts w:ascii="Times New Roman" w:hAnsi="Times New Roman" w:cs="Times New Roman"/>
          <w:color w:val="auto"/>
          <w:sz w:val="36"/>
          <w:szCs w:val="24"/>
          <w:lang w:val="fr-FR"/>
        </w:rPr>
      </w:pPr>
      <w:bookmarkStart w:id="85" w:name="_Toc200016730"/>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6</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5"/>
    </w:p>
    <w:p w14:paraId="5C252CC4" w14:textId="77777777"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14:paraId="19333E1C" w14:textId="367D6F09"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voir</w:t>
      </w:r>
      <w:r w:rsidR="008B5855">
        <w:rPr>
          <w:rFonts w:ascii="Times New Roman" w:hAnsi="Times New Roman" w:cs="Times New Roman"/>
          <w:sz w:val="24"/>
          <w:szCs w:val="24"/>
          <w:lang w:val="fr-FR"/>
        </w:rPr>
        <w:t xml:space="preserve"> code </w:t>
      </w:r>
      <w:r w:rsidR="00654A0A">
        <w:rPr>
          <w:rFonts w:ascii="Times New Roman" w:hAnsi="Times New Roman" w:cs="Times New Roman"/>
          <w:sz w:val="24"/>
          <w:szCs w:val="24"/>
          <w:lang w:val="fr-FR"/>
        </w:rPr>
        <w:t xml:space="preserve">source à </w:t>
      </w:r>
      <w:r w:rsidR="00654A0A" w:rsidRPr="008F0F60">
        <w:rPr>
          <w:rFonts w:ascii="Times New Roman" w:hAnsi="Times New Roman" w:cs="Times New Roman"/>
          <w:sz w:val="24"/>
          <w:szCs w:val="24"/>
          <w:lang w:val="fr-FR"/>
        </w:rPr>
        <w:t>l’</w:t>
      </w:r>
      <w:r w:rsidR="004442ED" w:rsidRPr="008F0F60">
        <w:rPr>
          <w:rFonts w:ascii="Times New Roman" w:hAnsi="Times New Roman" w:cs="Times New Roman"/>
          <w:sz w:val="24"/>
          <w:szCs w:val="24"/>
          <w:lang w:val="fr-FR"/>
        </w:rPr>
        <w:t>a</w:t>
      </w:r>
      <w:r w:rsidR="00FB38AC" w:rsidRPr="008F0F60">
        <w:rPr>
          <w:rFonts w:ascii="Times New Roman" w:hAnsi="Times New Roman" w:cs="Times New Roman"/>
          <w:sz w:val="24"/>
          <w:szCs w:val="24"/>
          <w:lang w:val="fr-FR"/>
        </w:rPr>
        <w:t>nnexe</w:t>
      </w:r>
      <w:r w:rsidR="00DD466F" w:rsidRPr="008F0F60">
        <w:rPr>
          <w:rFonts w:ascii="Times New Roman" w:hAnsi="Times New Roman" w:cs="Times New Roman"/>
          <w:sz w:val="24"/>
          <w:szCs w:val="24"/>
          <w:lang w:val="fr-FR"/>
        </w:rPr>
        <w:t xml:space="preserve"> </w:t>
      </w:r>
      <w:r w:rsidR="00C07868">
        <w:rPr>
          <w:rFonts w:ascii="Times New Roman" w:hAnsi="Times New Roman" w:cs="Times New Roman"/>
          <w:sz w:val="24"/>
          <w:szCs w:val="24"/>
          <w:lang w:val="fr-FR"/>
        </w:rPr>
        <w:t>3</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w:t>
      </w:r>
      <w:r w:rsidR="009116D4">
        <w:rPr>
          <w:rFonts w:ascii="Times New Roman" w:hAnsi="Times New Roman" w:cs="Times New Roman"/>
          <w:sz w:val="24"/>
          <w:szCs w:val="24"/>
          <w:lang w:val="fr-FR"/>
        </w:rPr>
        <w:lastRenderedPageBreak/>
        <w:t>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7C466A">
        <w:rPr>
          <w:rFonts w:ascii="Times New Roman" w:hAnsi="Times New Roman" w:cs="Times New Roman"/>
          <w:sz w:val="24"/>
          <w:szCs w:val="24"/>
          <w:lang w:val="fr-FR"/>
        </w:rPr>
        <w:t>figure 1</w:t>
      </w:r>
      <w:r w:rsidR="00316D2C">
        <w:rPr>
          <w:rFonts w:ascii="Times New Roman" w:hAnsi="Times New Roman" w:cs="Times New Roman"/>
          <w:sz w:val="24"/>
          <w:szCs w:val="24"/>
          <w:lang w:val="fr-FR"/>
        </w:rPr>
        <w:t>7</w:t>
      </w:r>
      <w:r w:rsidR="00B962AA">
        <w:rPr>
          <w:rFonts w:ascii="Times New Roman" w:hAnsi="Times New Roman" w:cs="Times New Roman"/>
          <w:sz w:val="24"/>
          <w:szCs w:val="24"/>
          <w:lang w:val="fr-FR"/>
        </w:rPr>
        <w:t xml:space="preserve"> ci-dessous.</w:t>
      </w:r>
    </w:p>
    <w:p w14:paraId="5DE28905" w14:textId="77777777"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53AA7438" wp14:editId="4D395C56">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56AF5E48" w14:textId="0976C03F" w:rsidR="0029068D" w:rsidRDefault="00B31925" w:rsidP="00CB4CD8">
      <w:pPr>
        <w:pStyle w:val="Lgende"/>
        <w:spacing w:after="0"/>
        <w:jc w:val="center"/>
        <w:rPr>
          <w:rFonts w:ascii="Times New Roman" w:hAnsi="Times New Roman" w:cs="Times New Roman"/>
          <w:noProof/>
          <w:color w:val="auto"/>
          <w:sz w:val="24"/>
          <w:lang w:val="fr-FR"/>
        </w:rPr>
      </w:pPr>
      <w:bookmarkStart w:id="86" w:name="_Toc200016731"/>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7</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6"/>
    </w:p>
    <w:p w14:paraId="6A65D598" w14:textId="77777777" w:rsidR="005E1095" w:rsidRPr="005E1095" w:rsidRDefault="005E1095" w:rsidP="00C41EB3">
      <w:pPr>
        <w:spacing w:after="0" w:line="360" w:lineRule="auto"/>
        <w:rPr>
          <w:lang w:val="fr-FR"/>
        </w:rPr>
      </w:pPr>
    </w:p>
    <w:p w14:paraId="20C0C55A" w14:textId="77777777" w:rsidR="000F2F35" w:rsidRPr="00915FB4" w:rsidRDefault="000F2F35" w:rsidP="00AB4C73">
      <w:pPr>
        <w:pStyle w:val="Titre3"/>
        <w:numPr>
          <w:ilvl w:val="2"/>
          <w:numId w:val="36"/>
        </w:numPr>
        <w:spacing w:line="360" w:lineRule="auto"/>
        <w:rPr>
          <w:rFonts w:ascii="Times New Roman" w:hAnsi="Times New Roman" w:cs="Times New Roman"/>
          <w:b/>
          <w:color w:val="auto"/>
          <w:lang w:val="fr-FR"/>
        </w:rPr>
      </w:pPr>
      <w:bookmarkStart w:id="87" w:name="_Toc200016708"/>
      <w:r w:rsidRPr="00915FB4">
        <w:rPr>
          <w:rFonts w:ascii="Times New Roman" w:hAnsi="Times New Roman" w:cs="Times New Roman"/>
          <w:b/>
          <w:color w:val="auto"/>
          <w:lang w:val="fr-FR"/>
        </w:rPr>
        <w:lastRenderedPageBreak/>
        <w:t>Outils et technologies utilisés</w:t>
      </w:r>
      <w:bookmarkEnd w:id="87"/>
    </w:p>
    <w:p w14:paraId="1E5FD554" w14:textId="5184DEDD"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0D2577">
      <w:pPr>
        <w:pStyle w:val="Paragraphedeliste"/>
        <w:numPr>
          <w:ilvl w:val="0"/>
          <w:numId w:val="46"/>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lang w:val="fr-FR"/>
        </w:rPr>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0"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79323B21">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07343718">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lastRenderedPageBreak/>
        <w:drawing>
          <wp:anchor distT="0" distB="0" distL="114300" distR="114300" simplePos="0" relativeHeight="251668480" behindDoc="1" locked="0" layoutInCell="1" allowOverlap="1" wp14:anchorId="1B5FFBD1" wp14:editId="0DE78DB6">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0A569D5B"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7F62D738">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e3leUnQ","properties":{"formattedCitation":"[26]","plainCitation":"[26]","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29FD8EFA">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2A8E7783"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529B46F2">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xP6iP7W","properties":{"formattedCitation":"[44]","plainCitation":"[44]","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4]</w:t>
      </w:r>
      <w:r w:rsidR="00C2690C">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 xml:space="preserve">gir et </w:t>
      </w:r>
      <w:r w:rsidR="00772F5D" w:rsidRPr="00C03D43">
        <w:rPr>
          <w:rFonts w:ascii="Times New Roman" w:hAnsi="Times New Roman" w:cs="Times New Roman"/>
          <w:sz w:val="24"/>
          <w:szCs w:val="24"/>
          <w:lang w:val="fr-FR"/>
        </w:rPr>
        <w:lastRenderedPageBreak/>
        <w:t>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38806383" wp14:editId="2620C7BC">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956B93">
      <w:pPr>
        <w:pStyle w:val="Paragraphedeliste"/>
        <w:numPr>
          <w:ilvl w:val="0"/>
          <w:numId w:val="46"/>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lang w:val="fr-FR"/>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8">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88" w:name="_Hlk200015173"/>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88"/>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lastRenderedPageBreak/>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D857BE">
      <w:pPr>
        <w:spacing w:after="0" w:line="360" w:lineRule="auto"/>
        <w:jc w:val="both"/>
        <w:rPr>
          <w:rFonts w:ascii="Times New Roman" w:hAnsi="Times New Roman" w:cs="Times New Roman"/>
          <w:sz w:val="24"/>
          <w:szCs w:val="24"/>
          <w:lang w:val="fr-FR"/>
        </w:rPr>
      </w:pPr>
    </w:p>
    <w:p w14:paraId="4F6855F9" w14:textId="0F3AD233" w:rsidR="003A2B0A" w:rsidRPr="00915FB4" w:rsidRDefault="003A2B0A" w:rsidP="009D7F0F">
      <w:pPr>
        <w:pStyle w:val="Titre3"/>
        <w:numPr>
          <w:ilvl w:val="2"/>
          <w:numId w:val="50"/>
        </w:numPr>
        <w:spacing w:line="360" w:lineRule="auto"/>
        <w:rPr>
          <w:rFonts w:ascii="Times New Roman" w:hAnsi="Times New Roman" w:cs="Times New Roman"/>
          <w:b/>
          <w:color w:val="auto"/>
          <w:lang w:val="fr-FR"/>
        </w:rPr>
      </w:pPr>
      <w:bookmarkStart w:id="89" w:name="_Toc200016709"/>
      <w:r w:rsidRPr="003A2B0A">
        <w:rPr>
          <w:rFonts w:ascii="Times New Roman" w:hAnsi="Times New Roman" w:cs="Times New Roman"/>
          <w:b/>
          <w:color w:val="auto"/>
          <w:lang w:val="fr-FR"/>
        </w:rPr>
        <w:t>Démarche d’implémentation</w:t>
      </w:r>
      <w:bookmarkEnd w:id="89"/>
    </w:p>
    <w:p w14:paraId="70B71962" w14:textId="77777777"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9C2CAC">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77777777" w:rsidR="003A2B0A" w:rsidRPr="00B30CD6"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77772626" w14:textId="09B5E900" w:rsidR="00457C81" w:rsidRPr="00C348D8" w:rsidRDefault="00DE5C7D" w:rsidP="003876CA">
      <w:pPr>
        <w:keepNext/>
        <w:keepLines/>
        <w:numPr>
          <w:ilvl w:val="1"/>
          <w:numId w:val="35"/>
        </w:numPr>
        <w:spacing w:before="40" w:after="0" w:line="360" w:lineRule="auto"/>
        <w:outlineLvl w:val="1"/>
        <w:rPr>
          <w:rFonts w:ascii="Times New Roman" w:eastAsiaTheme="majorEastAsia" w:hAnsi="Times New Roman" w:cs="Times New Roman"/>
          <w:b/>
          <w:sz w:val="24"/>
          <w:szCs w:val="24"/>
          <w:lang w:val="fr-FR"/>
        </w:rPr>
      </w:pPr>
      <w:bookmarkStart w:id="90" w:name="_Toc184475267"/>
      <w:bookmarkStart w:id="91" w:name="_Toc200016710"/>
      <w:r w:rsidRPr="00C348D8">
        <w:rPr>
          <w:rFonts w:ascii="Times New Roman" w:eastAsiaTheme="majorEastAsia" w:hAnsi="Times New Roman" w:cs="Times New Roman"/>
          <w:b/>
          <w:sz w:val="24"/>
          <w:szCs w:val="24"/>
          <w:lang w:val="fr-FR"/>
        </w:rPr>
        <w:t>Présentation de la solution</w:t>
      </w:r>
      <w:bookmarkEnd w:id="90"/>
      <w:bookmarkEnd w:id="91"/>
    </w:p>
    <w:p w14:paraId="30FF88B3" w14:textId="77777777"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7CB33A37"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2050FC" w:rsidRPr="00626EE6">
        <w:rPr>
          <w:rFonts w:ascii="Times New Roman" w:hAnsi="Times New Roman" w:cs="Times New Roman"/>
          <w:sz w:val="24"/>
          <w:szCs w:val="24"/>
          <w:lang w:val="fr-FR"/>
        </w:rPr>
        <w:t>8</w:t>
      </w:r>
      <w:r w:rsidR="00256DBE" w:rsidRPr="00626EE6">
        <w:rPr>
          <w:rFonts w:ascii="Times New Roman" w:hAnsi="Times New Roman" w:cs="Times New Roman"/>
          <w:sz w:val="24"/>
          <w:szCs w:val="24"/>
          <w:lang w:val="fr-FR"/>
        </w:rPr>
        <w:t>, 1</w:t>
      </w:r>
      <w:r w:rsidR="002050FC" w:rsidRPr="00626EE6">
        <w:rPr>
          <w:rFonts w:ascii="Times New Roman" w:hAnsi="Times New Roman" w:cs="Times New Roman"/>
          <w:sz w:val="24"/>
          <w:szCs w:val="24"/>
          <w:lang w:val="fr-FR"/>
        </w:rPr>
        <w:t>9</w:t>
      </w:r>
      <w:r w:rsidR="00256DBE" w:rsidRPr="00626EE6">
        <w:rPr>
          <w:rFonts w:ascii="Times New Roman" w:hAnsi="Times New Roman" w:cs="Times New Roman"/>
          <w:sz w:val="24"/>
          <w:szCs w:val="24"/>
          <w:lang w:val="fr-FR"/>
        </w:rPr>
        <w:t xml:space="preserve"> et </w:t>
      </w:r>
      <w:r w:rsidR="002050FC" w:rsidRPr="00626EE6">
        <w:rPr>
          <w:rFonts w:ascii="Times New Roman" w:hAnsi="Times New Roman" w:cs="Times New Roman"/>
          <w:sz w:val="24"/>
          <w:szCs w:val="24"/>
          <w:lang w:val="fr-FR"/>
        </w:rPr>
        <w:t>20</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10C6A53F" wp14:editId="2FBE0B79">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14:paraId="22DA856A" w14:textId="50FFDC45" w:rsidR="00CE6E75" w:rsidRPr="0089498F" w:rsidRDefault="00FF7BDE" w:rsidP="0089498F">
      <w:pPr>
        <w:pStyle w:val="Lgende"/>
        <w:jc w:val="center"/>
        <w:rPr>
          <w:rFonts w:ascii="Times New Roman" w:hAnsi="Times New Roman" w:cs="Times New Roman"/>
          <w:color w:val="auto"/>
          <w:sz w:val="36"/>
          <w:szCs w:val="24"/>
          <w:lang w:val="fr-FR"/>
        </w:rPr>
      </w:pPr>
      <w:bookmarkStart w:id="92" w:name="_Toc200016732"/>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8</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92"/>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28CAF388" wp14:editId="0CED6254">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14:paraId="21E8C707" w14:textId="33BCBEFB" w:rsidR="009273AE" w:rsidRPr="008F5754" w:rsidRDefault="00097ABC" w:rsidP="00097ABC">
      <w:pPr>
        <w:pStyle w:val="Lgende"/>
        <w:jc w:val="center"/>
        <w:rPr>
          <w:rFonts w:ascii="Times New Roman" w:hAnsi="Times New Roman" w:cs="Times New Roman"/>
          <w:color w:val="auto"/>
          <w:sz w:val="24"/>
          <w:szCs w:val="24"/>
          <w:lang w:val="fr-FR"/>
        </w:rPr>
      </w:pPr>
      <w:bookmarkStart w:id="93" w:name="_Toc200016733"/>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64621A">
        <w:rPr>
          <w:rFonts w:ascii="Times New Roman" w:hAnsi="Times New Roman" w:cs="Times New Roman"/>
          <w:b/>
          <w:noProof/>
          <w:color w:val="auto"/>
          <w:sz w:val="24"/>
          <w:szCs w:val="24"/>
          <w:lang w:val="fr-FR"/>
        </w:rPr>
        <w:t>19</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93"/>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09E1F3A8" wp14:editId="3C4D1DEB">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14:paraId="7082EAB9" w14:textId="247C103B" w:rsidR="009273AE" w:rsidRPr="005A1605" w:rsidRDefault="00520AC3" w:rsidP="00520AC3">
      <w:pPr>
        <w:pStyle w:val="Lgende"/>
        <w:jc w:val="center"/>
        <w:rPr>
          <w:rFonts w:ascii="Times New Roman" w:hAnsi="Times New Roman" w:cs="Times New Roman"/>
          <w:color w:val="auto"/>
          <w:sz w:val="36"/>
          <w:szCs w:val="24"/>
          <w:lang w:val="fr-FR"/>
        </w:rPr>
      </w:pPr>
      <w:bookmarkStart w:id="94" w:name="_Toc200016734"/>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20</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94"/>
    </w:p>
    <w:p w14:paraId="6973AD05" w14:textId="77777777"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14:paraId="15C195BA" w14:textId="661599B8"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EF1A86" w:rsidRPr="00B46B85">
        <w:rPr>
          <w:rFonts w:ascii="Times New Roman" w:hAnsi="Times New Roman" w:cs="Times New Roman"/>
          <w:sz w:val="24"/>
          <w:szCs w:val="24"/>
          <w:lang w:val="fr-FR"/>
        </w:rPr>
        <w:t>1</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55C99F1">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14:paraId="286F2F9D" w14:textId="130FA784"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95" w:name="_Toc200016735"/>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21</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5"/>
    </w:p>
    <w:p w14:paraId="527FC7A9" w14:textId="77777777" w:rsidR="00B431CF" w:rsidRPr="00B431CF" w:rsidRDefault="00B431CF" w:rsidP="0057752D">
      <w:pPr>
        <w:spacing w:after="0"/>
        <w:rPr>
          <w:lang w:val="fr-FR"/>
        </w:rPr>
      </w:pPr>
    </w:p>
    <w:p w14:paraId="4C8257C7" w14:textId="77777777" w:rsidR="00457C81" w:rsidRPr="00B61165" w:rsidRDefault="00DE5C7D" w:rsidP="005D190D">
      <w:pPr>
        <w:keepNext/>
        <w:keepLines/>
        <w:numPr>
          <w:ilvl w:val="1"/>
          <w:numId w:val="35"/>
        </w:numPr>
        <w:spacing w:before="240" w:after="0" w:line="360" w:lineRule="auto"/>
        <w:outlineLvl w:val="1"/>
        <w:rPr>
          <w:rFonts w:ascii="Times New Roman" w:eastAsiaTheme="majorEastAsia" w:hAnsi="Times New Roman" w:cs="Times New Roman"/>
          <w:b/>
          <w:sz w:val="24"/>
          <w:szCs w:val="24"/>
          <w:lang w:val="fr-FR"/>
        </w:rPr>
      </w:pPr>
      <w:bookmarkStart w:id="96" w:name="_Toc184475268"/>
      <w:bookmarkStart w:id="97" w:name="_Toc200016711"/>
      <w:r w:rsidRPr="00B61165">
        <w:rPr>
          <w:rFonts w:ascii="Times New Roman" w:eastAsiaTheme="majorEastAsia" w:hAnsi="Times New Roman" w:cs="Times New Roman"/>
          <w:b/>
          <w:sz w:val="24"/>
          <w:szCs w:val="24"/>
          <w:lang w:val="fr-FR"/>
        </w:rPr>
        <w:t>Discussion des résultats</w:t>
      </w:r>
      <w:bookmarkEnd w:id="96"/>
      <w:bookmarkEnd w:id="97"/>
    </w:p>
    <w:p w14:paraId="3F6E3A8B" w14:textId="77777777" w:rsidR="00980E1D" w:rsidRDefault="00221619"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48B6B68A"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hDdxF9Jd","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4]</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qmwfkyZH","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21]</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64682A0" w:rsidR="00782EEF"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PXGxgse","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1DCEC916" w:rsidR="00ED2764"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VzgDPuQg","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lastRenderedPageBreak/>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E184067" w14:textId="77777777" w:rsidR="00457C81" w:rsidRPr="00153537" w:rsidRDefault="00457C81" w:rsidP="004F24D6">
      <w:pPr>
        <w:keepNext/>
        <w:keepLines/>
        <w:spacing w:before="240" w:after="0"/>
        <w:jc w:val="center"/>
        <w:outlineLvl w:val="0"/>
        <w:rPr>
          <w:rFonts w:ascii="Times New Roman" w:eastAsiaTheme="majorEastAsia" w:hAnsi="Times New Roman" w:cs="Times New Roman"/>
          <w:b/>
          <w:sz w:val="24"/>
          <w:szCs w:val="24"/>
          <w:lang w:val="fr-FR"/>
        </w:rPr>
      </w:pPr>
      <w:bookmarkStart w:id="98" w:name="_Toc184475269"/>
      <w:bookmarkStart w:id="99" w:name="_Toc200016712"/>
      <w:r w:rsidRPr="00153537">
        <w:rPr>
          <w:rFonts w:ascii="Times New Roman" w:eastAsiaTheme="majorEastAsia" w:hAnsi="Times New Roman" w:cs="Times New Roman"/>
          <w:b/>
          <w:sz w:val="24"/>
          <w:szCs w:val="24"/>
          <w:lang w:val="fr-FR"/>
        </w:rPr>
        <w:lastRenderedPageBreak/>
        <w:t>CONCLUSION ET PERSPECTIVES</w:t>
      </w:r>
      <w:bookmarkEnd w:id="98"/>
      <w:bookmarkEnd w:id="99"/>
    </w:p>
    <w:p w14:paraId="26EE7967" w14:textId="77777777" w:rsidR="008E1F60" w:rsidRDefault="008E1F60" w:rsidP="00CA276C">
      <w:pPr>
        <w:spacing w:after="0" w:line="360" w:lineRule="auto"/>
        <w:ind w:firstLine="720"/>
        <w:jc w:val="both"/>
        <w:rPr>
          <w:rFonts w:ascii="Times New Roman" w:hAnsi="Times New Roman" w:cs="Times New Roman"/>
          <w:sz w:val="24"/>
          <w:szCs w:val="24"/>
          <w:lang w:val="fr-FR"/>
        </w:rPr>
      </w:pPr>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100" w:name="_Toc184475270"/>
      <w:bookmarkStart w:id="101" w:name="_Toc200016713"/>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100"/>
      <w:bookmarkEnd w:id="101"/>
    </w:p>
    <w:p w14:paraId="353C031C" w14:textId="77777777" w:rsidR="00A60645" w:rsidRPr="00A60645" w:rsidRDefault="00313363" w:rsidP="00A60645">
      <w:pPr>
        <w:pStyle w:val="Bibliographie"/>
        <w:rPr>
          <w:lang w:val="fr-FR"/>
        </w:rPr>
      </w:pPr>
      <w:r>
        <w:rPr>
          <w:lang w:val="fr-FR"/>
        </w:rPr>
        <w:fldChar w:fldCharType="begin"/>
      </w:r>
      <w:r w:rsidR="00AE2A86">
        <w:rPr>
          <w:lang w:val="fr-FR"/>
        </w:rPr>
        <w:instrText xml:space="preserve"> ADDIN ZOTERO_BIBL {"uncited":[],"omitted":[],"custom":[]} CSL_BIBLIOGRAPHY </w:instrText>
      </w:r>
      <w:r>
        <w:rPr>
          <w:lang w:val="fr-FR"/>
        </w:rPr>
        <w:fldChar w:fldCharType="separate"/>
      </w:r>
      <w:r w:rsidR="00A60645" w:rsidRPr="00A60645">
        <w:rPr>
          <w:lang w:val="fr-FR"/>
        </w:rPr>
        <w:t>[1]</w:t>
      </w:r>
      <w:r w:rsidR="00A60645" w:rsidRPr="00A60645">
        <w:rPr>
          <w:lang w:val="fr-FR"/>
        </w:rPr>
        <w:tab/>
        <w:t>B. Anders, « Blockchain Demo ». Consulté le: 23 janvier 2025. [En ligne]. Disponible sur: https://andersbrownworth.com/blockchain/hash</w:t>
      </w:r>
    </w:p>
    <w:p w14:paraId="5A50234F" w14:textId="77777777" w:rsidR="00A60645" w:rsidRPr="00A60645" w:rsidRDefault="00A60645" w:rsidP="00A60645">
      <w:pPr>
        <w:pStyle w:val="Bibliographie"/>
        <w:rPr>
          <w:lang w:val="fr-FR"/>
        </w:rPr>
      </w:pPr>
      <w:r w:rsidRPr="0064621A">
        <w:t>[2]</w:t>
      </w:r>
      <w:r w:rsidRPr="0064621A">
        <w:tab/>
        <w:t xml:space="preserve">H. Anwar, « Blockchain Consortium: Top 20 Consortia You Should Check Out », </w:t>
      </w:r>
      <w:r w:rsidRPr="0064621A">
        <w:rPr>
          <w:i/>
          <w:iCs/>
        </w:rPr>
        <w:t>101 Blockchains</w:t>
      </w:r>
      <w:r w:rsidRPr="0064621A">
        <w:t xml:space="preserve">, 8 février 2021. </w:t>
      </w:r>
      <w:r w:rsidRPr="00A60645">
        <w:rPr>
          <w:lang w:val="fr-FR"/>
        </w:rPr>
        <w:t>Consulté le: 2 octobre 2024. [En ligne]. Disponible sur: https://101blockchains.com/blockchain-consortium/</w:t>
      </w:r>
    </w:p>
    <w:p w14:paraId="4F677B3E" w14:textId="77777777" w:rsidR="00A60645" w:rsidRPr="00A60645" w:rsidRDefault="00A60645" w:rsidP="00A60645">
      <w:pPr>
        <w:pStyle w:val="Bibliographie"/>
      </w:pPr>
      <w:r w:rsidRPr="00A60645">
        <w:t>[3]</w:t>
      </w:r>
      <w:r w:rsidRPr="00A60645">
        <w:tab/>
        <w:t xml:space="preserve">A. Back </w:t>
      </w:r>
      <w:r w:rsidRPr="00A60645">
        <w:rPr>
          <w:i/>
          <w:iCs/>
        </w:rPr>
        <w:t>et al.</w:t>
      </w:r>
      <w:r w:rsidRPr="00A60645">
        <w:t>, « Enabling Blockchain Innovations with Pegged Sidechains », p. 25, oct. 2014.</w:t>
      </w:r>
    </w:p>
    <w:p w14:paraId="4FEFE8CB" w14:textId="77777777" w:rsidR="00A60645" w:rsidRPr="00A60645" w:rsidRDefault="00A60645" w:rsidP="00A60645">
      <w:pPr>
        <w:pStyle w:val="Bibliographie"/>
        <w:rPr>
          <w:lang w:val="fr-FR"/>
        </w:rPr>
      </w:pPr>
      <w:r w:rsidRPr="00A60645">
        <w:rPr>
          <w:lang w:val="fr-FR"/>
        </w:rPr>
        <w:t>[4]</w:t>
      </w:r>
      <w:r w:rsidRPr="00A60645">
        <w:rPr>
          <w:lang w:val="fr-FR"/>
        </w:rPr>
        <w:tab/>
        <w:t>A. Bakhoum, « La Blockchain pour la Sécurisation des E-livrets scolaires », 2019. Consulté le: 10 septembre 2024. [En ligne]. Disponible sur: http://rivieresdusud.uasz.sn/xmlui/handle/123456789/1803</w:t>
      </w:r>
    </w:p>
    <w:p w14:paraId="41C28378" w14:textId="77777777" w:rsidR="00A60645" w:rsidRPr="00A60645" w:rsidRDefault="00A60645" w:rsidP="00A60645">
      <w:pPr>
        <w:pStyle w:val="Bibliographie"/>
      </w:pPr>
      <w:r w:rsidRPr="00A60645">
        <w:t>[5]</w:t>
      </w:r>
      <w:r w:rsidRPr="00A60645">
        <w:tab/>
        <w:t xml:space="preserve">I. Bashir, </w:t>
      </w:r>
      <w:r w:rsidRPr="00A60645">
        <w:rPr>
          <w:i/>
          <w:iCs/>
        </w:rPr>
        <w:t>Mastering Blockchain</w:t>
      </w:r>
      <w:r w:rsidRPr="00A60645">
        <w:t>. Packt Publishing Ltd, 2017.</w:t>
      </w:r>
    </w:p>
    <w:p w14:paraId="5E3A769F" w14:textId="77777777" w:rsidR="00A60645" w:rsidRPr="00A60645" w:rsidRDefault="00A60645" w:rsidP="00A60645">
      <w:pPr>
        <w:pStyle w:val="Bibliographie"/>
      </w:pPr>
      <w:r w:rsidRPr="00A60645">
        <w:t>[6]</w:t>
      </w:r>
      <w:r w:rsidRPr="00A60645">
        <w:tab/>
        <w:t xml:space="preserve">D. Bayer, S. Haber, et W. S. Stornetta, « Improving the Efficiency and Reliability of Digital Time-Stamping », in </w:t>
      </w:r>
      <w:r w:rsidRPr="00A60645">
        <w:rPr>
          <w:i/>
          <w:iCs/>
        </w:rPr>
        <w:t>Sequences II</w:t>
      </w:r>
      <w:r w:rsidRPr="00A60645">
        <w:t>, R. Capocelli, A. De Santis, et U. Vaccaro, Éd., New York, NY: Springer, 1993, p. 329</w:t>
      </w:r>
      <w:r w:rsidRPr="00A60645">
        <w:rPr>
          <w:rFonts w:ascii="Cambria Math" w:hAnsi="Cambria Math" w:cs="Cambria Math"/>
        </w:rPr>
        <w:t>‑</w:t>
      </w:r>
      <w:r w:rsidRPr="00A60645">
        <w:t>334. doi: 10.1007/978-1-4613-9323-8_24.</w:t>
      </w:r>
    </w:p>
    <w:p w14:paraId="03E59E69" w14:textId="77777777" w:rsidR="00A60645" w:rsidRPr="00A60645" w:rsidRDefault="00A60645" w:rsidP="00A60645">
      <w:pPr>
        <w:pStyle w:val="Bibliographie"/>
        <w:rPr>
          <w:lang w:val="fr-FR"/>
        </w:rPr>
      </w:pPr>
      <w:r w:rsidRPr="00A60645">
        <w:rPr>
          <w:lang w:val="fr-FR"/>
        </w:rPr>
        <w:t>[7]</w:t>
      </w:r>
      <w:r w:rsidRPr="00A60645">
        <w:rPr>
          <w:lang w:val="fr-FR"/>
        </w:rPr>
        <w:tab/>
        <w:t xml:space="preserve">B. Bertrand, </w:t>
      </w:r>
      <w:r w:rsidRPr="00A60645">
        <w:rPr>
          <w:i/>
          <w:iCs/>
          <w:lang w:val="fr-FR"/>
        </w:rPr>
        <w:t>Loi 051 portant sur l’accès à l’information publique - CSC - BURKINA FASO</w:t>
      </w:r>
      <w:r w:rsidRPr="00A60645">
        <w:rPr>
          <w:lang w:val="fr-FR"/>
        </w:rPr>
        <w:t>. Consulté le: 16 septembre 2024. [En ligne]. Disponible sur: https://www.csc.bf/index.php/textes-de-reference/lois/item/76-loi-051-portant-sur-l-acces-a-l-information-publique</w:t>
      </w:r>
    </w:p>
    <w:p w14:paraId="1AFAE429" w14:textId="77777777" w:rsidR="00A60645" w:rsidRPr="00A60645" w:rsidRDefault="00A60645" w:rsidP="00A60645">
      <w:pPr>
        <w:pStyle w:val="Bibliographie"/>
        <w:rPr>
          <w:lang w:val="fr-FR"/>
        </w:rPr>
      </w:pPr>
      <w:r w:rsidRPr="00A60645">
        <w:rPr>
          <w:lang w:val="fr-FR"/>
        </w:rPr>
        <w:t>[8]</w:t>
      </w:r>
      <w:r w:rsidRPr="00A60645">
        <w:rPr>
          <w:lang w:val="fr-FR"/>
        </w:rPr>
        <w:tab/>
        <w:t>R. Blancher, « Horodatage électronique : définition et fonctionnement », Evidency. Consulté le: 24 février 2025. [En ligne]. Disponible sur: https://evidency.io/horodatage-electronique-definition-et-fonctionnement/</w:t>
      </w:r>
    </w:p>
    <w:p w14:paraId="260FAD59" w14:textId="77777777" w:rsidR="00A60645" w:rsidRPr="00A60645" w:rsidRDefault="00A60645" w:rsidP="00A60645">
      <w:pPr>
        <w:pStyle w:val="Bibliographie"/>
        <w:rPr>
          <w:lang w:val="fr-FR"/>
        </w:rPr>
      </w:pPr>
      <w:r w:rsidRPr="00A60645">
        <w:rPr>
          <w:lang w:val="fr-FR"/>
        </w:rPr>
        <w:t>[9]</w:t>
      </w:r>
      <w:r w:rsidRPr="00A60645">
        <w:rPr>
          <w:lang w:val="fr-FR"/>
        </w:rPr>
        <w:tab/>
        <w:t xml:space="preserve">T. Bourbotte, « C’est quoi Ethereum ? Nos explications pour tout savoir sur cette blockchain et sa cryptomonnaie ETH », </w:t>
      </w:r>
      <w:r w:rsidRPr="00A60645">
        <w:rPr>
          <w:i/>
          <w:iCs/>
          <w:lang w:val="fr-FR"/>
        </w:rPr>
        <w:t>Cryptoast</w:t>
      </w:r>
      <w:r w:rsidRPr="00A60645">
        <w:rPr>
          <w:lang w:val="fr-FR"/>
        </w:rPr>
        <w:t>, 20 décembre 2024. Consulté le: 10 février 2025. [En ligne]. Disponible sur: https://cryptoast.fr/fiche-ethereum/</w:t>
      </w:r>
    </w:p>
    <w:p w14:paraId="4279E881" w14:textId="77777777" w:rsidR="00A60645" w:rsidRPr="00A60645" w:rsidRDefault="00A60645" w:rsidP="00A60645">
      <w:pPr>
        <w:pStyle w:val="Bibliographie"/>
        <w:rPr>
          <w:lang w:val="fr-FR"/>
        </w:rPr>
      </w:pPr>
      <w:r w:rsidRPr="00A60645">
        <w:rPr>
          <w:lang w:val="fr-FR"/>
        </w:rPr>
        <w:t>[10]</w:t>
      </w:r>
      <w:r w:rsidRPr="00A60645">
        <w:rPr>
          <w:lang w:val="fr-FR"/>
        </w:rPr>
        <w:tab/>
        <w:t xml:space="preserve">C. de la sécurité des télécommunications Canada, « Conseils sur la configuration sécurisée des protocoles réseau (ITSP.40.062) », </w:t>
      </w:r>
      <w:r w:rsidRPr="00A60645">
        <w:rPr>
          <w:i/>
          <w:iCs/>
          <w:lang w:val="fr-FR"/>
        </w:rPr>
        <w:t>Centre canadien pour la cybersécurité</w:t>
      </w:r>
      <w:r w:rsidRPr="00A60645">
        <w:rPr>
          <w:lang w:val="fr-FR"/>
        </w:rPr>
        <w:t>, 15 octobre 2020. Consulté le: 18 avril 2025. [En ligne]. Disponible sur: https://www.cyber.gc.ca/fr/orientation/conseils-sur-la-configuration-securisee-des-protocoles-reseau-itsp40062</w:t>
      </w:r>
    </w:p>
    <w:p w14:paraId="59D9670B" w14:textId="77777777" w:rsidR="00A60645" w:rsidRPr="00A60645" w:rsidRDefault="00A60645" w:rsidP="00A60645">
      <w:pPr>
        <w:pStyle w:val="Bibliographie"/>
        <w:rPr>
          <w:lang w:val="fr-FR"/>
        </w:rPr>
      </w:pPr>
      <w:r w:rsidRPr="00A60645">
        <w:rPr>
          <w:lang w:val="fr-FR"/>
        </w:rPr>
        <w:t>[11]</w:t>
      </w:r>
      <w:r w:rsidRPr="00A60645">
        <w:rPr>
          <w:lang w:val="fr-FR"/>
        </w:rPr>
        <w:tab/>
        <w:t>DCRP/MAECR-BE, « Ministère des Affaires Etrangères du Burkina Faso ». Consulté le: 15 septembre 2024. [En ligne]. Disponible sur: https://www.facebook.com/share/p/yqFV712VwsjcHxne/?mibextid=oFDknk</w:t>
      </w:r>
    </w:p>
    <w:p w14:paraId="0452E418" w14:textId="77777777" w:rsidR="00A60645" w:rsidRPr="00A60645" w:rsidRDefault="00A60645" w:rsidP="00A60645">
      <w:pPr>
        <w:pStyle w:val="Bibliographie"/>
        <w:rPr>
          <w:lang w:val="fr-FR"/>
        </w:rPr>
      </w:pPr>
      <w:r w:rsidRPr="00A60645">
        <w:rPr>
          <w:lang w:val="fr-FR"/>
        </w:rPr>
        <w:t>[12]</w:t>
      </w:r>
      <w:r w:rsidRPr="00A60645">
        <w:rPr>
          <w:lang w:val="fr-FR"/>
        </w:rPr>
        <w:tab/>
        <w:t>DCRP/MFPTPS, « Ministère de la Fonction Publique, du Travail et de la Protection Sociale ». Consulté le: 15 septembre 2024. [En ligne]. Disponible sur: https://www.facebook.com/share/p/kHPydXy6A1zMniK1/?mibextid=oFDknk</w:t>
      </w:r>
    </w:p>
    <w:p w14:paraId="7B05310D" w14:textId="77777777" w:rsidR="00A60645" w:rsidRPr="00A60645" w:rsidRDefault="00A60645" w:rsidP="00A60645">
      <w:pPr>
        <w:pStyle w:val="Bibliographie"/>
        <w:rPr>
          <w:lang w:val="fr-FR"/>
        </w:rPr>
      </w:pPr>
      <w:r w:rsidRPr="00A60645">
        <w:rPr>
          <w:lang w:val="fr-FR"/>
        </w:rPr>
        <w:t>[13]</w:t>
      </w:r>
      <w:r w:rsidRPr="00A60645">
        <w:rPr>
          <w:lang w:val="fr-FR"/>
        </w:rPr>
        <w:tab/>
        <w:t>Direction générale de l’INSD, « Démenti de recrutement d’étudiants ». Consulté le: 15 septembre 2024. [En ligne]. Disponible sur: https://www.facebook.com/share/p/DYayYQThHP2NLDbF/?mibextid=oFDknk</w:t>
      </w:r>
    </w:p>
    <w:p w14:paraId="1137B2BE" w14:textId="77777777" w:rsidR="00A60645" w:rsidRPr="00A60645" w:rsidRDefault="00A60645" w:rsidP="00A60645">
      <w:pPr>
        <w:pStyle w:val="Bibliographie"/>
        <w:rPr>
          <w:lang w:val="fr-FR"/>
        </w:rPr>
      </w:pPr>
      <w:r w:rsidRPr="00A60645">
        <w:rPr>
          <w:lang w:val="fr-FR"/>
        </w:rPr>
        <w:t>[14]</w:t>
      </w:r>
      <w:r w:rsidRPr="00A60645">
        <w:rPr>
          <w:lang w:val="fr-FR"/>
        </w:rPr>
        <w:tab/>
        <w:t>Douanes du Burkina Faso, « Service de Communication et des Relations Publiques de la Direction Générale des Douanes ». Consulté le: 15 septembre 2024. [En ligne]. Disponible sur: https://www.facebook.com/share/p/15f4cKVZ3P/</w:t>
      </w:r>
    </w:p>
    <w:p w14:paraId="20D0CF9C" w14:textId="77777777" w:rsidR="00A60645" w:rsidRPr="00A60645" w:rsidRDefault="00A60645" w:rsidP="00A60645">
      <w:pPr>
        <w:pStyle w:val="Bibliographie"/>
        <w:rPr>
          <w:lang w:val="fr-FR"/>
        </w:rPr>
      </w:pPr>
      <w:r w:rsidRPr="00A60645">
        <w:rPr>
          <w:lang w:val="fr-FR"/>
        </w:rPr>
        <w:t>[15]</w:t>
      </w:r>
      <w:r w:rsidRPr="00A60645">
        <w:rPr>
          <w:lang w:val="fr-FR"/>
        </w:rPr>
        <w:tab/>
        <w:t>É. (gapz) Gaspar, « Standardisation des courbes elliptiques : à qui faire confiance ? | Connect - Editions Diamond », avril 2016. Consulté le: 18 avril 2025. [En ligne]. Disponible sur: https://connect.ed-diamond.com/MISC/mischs-013/standardisation-des-courbes-elliptiques-a-qui-faire-confiance</w:t>
      </w:r>
    </w:p>
    <w:p w14:paraId="05B94A13" w14:textId="77777777" w:rsidR="00A60645" w:rsidRPr="00A60645" w:rsidRDefault="00A60645" w:rsidP="00A60645">
      <w:pPr>
        <w:pStyle w:val="Bibliographie"/>
        <w:rPr>
          <w:lang w:val="fr-FR"/>
        </w:rPr>
      </w:pPr>
      <w:r w:rsidRPr="00A60645">
        <w:rPr>
          <w:lang w:val="fr-FR"/>
        </w:rPr>
        <w:t>[16]</w:t>
      </w:r>
      <w:r w:rsidRPr="00A60645">
        <w:rPr>
          <w:lang w:val="fr-FR"/>
        </w:rPr>
        <w:tab/>
        <w:t xml:space="preserve">Ferr. Godebarge et R. Rossat, « Principes clés d’une application Blockchain », déc. 2016. Consulté le: 11 septembre 2024. [En ligne]. Disponible sur: </w:t>
      </w:r>
      <w:r w:rsidRPr="00A60645">
        <w:rPr>
          <w:lang w:val="fr-FR"/>
        </w:rPr>
        <w:lastRenderedPageBreak/>
        <w:t>https://www.academia.edu/download/56098741/GODEBARGE_ROSSAT_Blockchain-version-finale.pdf</w:t>
      </w:r>
    </w:p>
    <w:p w14:paraId="305B696F" w14:textId="77777777" w:rsidR="00A60645" w:rsidRPr="00A60645" w:rsidRDefault="00A60645" w:rsidP="00A60645">
      <w:pPr>
        <w:pStyle w:val="Bibliographie"/>
      </w:pPr>
      <w:r w:rsidRPr="00A60645">
        <w:t>[17]</w:t>
      </w:r>
      <w:r w:rsidRPr="00A60645">
        <w:tab/>
        <w:t xml:space="preserve">S. Haber et W. S. Stornetta, « How to time-stamp a digital document », </w:t>
      </w:r>
      <w:r w:rsidRPr="00A60645">
        <w:rPr>
          <w:i/>
          <w:iCs/>
        </w:rPr>
        <w:t>J. Cryptol.</w:t>
      </w:r>
      <w:r w:rsidRPr="00A60645">
        <w:t>, vol. 3, n</w:t>
      </w:r>
      <w:r w:rsidRPr="00A60645">
        <w:rPr>
          <w:vertAlign w:val="superscript"/>
        </w:rPr>
        <w:t>o</w:t>
      </w:r>
      <w:r w:rsidRPr="00A60645">
        <w:t xml:space="preserve"> 2, p. 99</w:t>
      </w:r>
      <w:r w:rsidRPr="00A60645">
        <w:rPr>
          <w:rFonts w:ascii="Cambria Math" w:hAnsi="Cambria Math" w:cs="Cambria Math"/>
        </w:rPr>
        <w:t>‑</w:t>
      </w:r>
      <w:r w:rsidRPr="00A60645">
        <w:t>111, janv. 1991, doi: 10.1007/BF00196791.</w:t>
      </w:r>
    </w:p>
    <w:p w14:paraId="3DE89972" w14:textId="77777777" w:rsidR="00A60645" w:rsidRPr="00A60645" w:rsidRDefault="00A60645" w:rsidP="00A60645">
      <w:pPr>
        <w:pStyle w:val="Bibliographie"/>
        <w:rPr>
          <w:lang w:val="fr-FR"/>
        </w:rPr>
      </w:pPr>
      <w:r w:rsidRPr="00A60645">
        <w:rPr>
          <w:lang w:val="fr-FR"/>
        </w:rPr>
        <w:t>[18]</w:t>
      </w:r>
      <w:r w:rsidRPr="00A60645">
        <w:rPr>
          <w:lang w:val="fr-FR"/>
        </w:rPr>
        <w:tab/>
        <w:t xml:space="preserve">J.-L. Jonnaert, « Quelles différences entre blockchain publique et blockchain privée ? », </w:t>
      </w:r>
      <w:r w:rsidRPr="00A60645">
        <w:rPr>
          <w:i/>
          <w:iCs/>
          <w:lang w:val="fr-FR"/>
        </w:rPr>
        <w:t>Cryptoast</w:t>
      </w:r>
      <w:r w:rsidRPr="00A60645">
        <w:rPr>
          <w:lang w:val="fr-FR"/>
        </w:rPr>
        <w:t>, 12 juin 2023. Consulté le: 29 septembre 2024. [En ligne]. Disponible sur: https://cryptoast.fr/differences-blockchain-publique-blockchain-privee/</w:t>
      </w:r>
    </w:p>
    <w:p w14:paraId="1F538741" w14:textId="77777777" w:rsidR="00A60645" w:rsidRPr="00A60645" w:rsidRDefault="00A60645" w:rsidP="00A60645">
      <w:pPr>
        <w:pStyle w:val="Bibliographie"/>
      </w:pPr>
      <w:r w:rsidRPr="00A60645">
        <w:t>[19]</w:t>
      </w:r>
      <w:r w:rsidRPr="00A60645">
        <w:tab/>
        <w:t xml:space="preserve">S. S. Kushwaha, S. Joshi, D. Singh, M. Kaur, et H.-N. Lee, « Systematic Review of Security Vulnerabilities in Ethereum Blockchain Smart Contract », </w:t>
      </w:r>
      <w:r w:rsidRPr="00A60645">
        <w:rPr>
          <w:i/>
          <w:iCs/>
        </w:rPr>
        <w:t>IEEE Access</w:t>
      </w:r>
      <w:r w:rsidRPr="00A60645">
        <w:t>, vol. 10, p. 6605</w:t>
      </w:r>
      <w:r w:rsidRPr="00A60645">
        <w:rPr>
          <w:rFonts w:ascii="Cambria Math" w:hAnsi="Cambria Math" w:cs="Cambria Math"/>
        </w:rPr>
        <w:t>‑</w:t>
      </w:r>
      <w:r w:rsidRPr="00A60645">
        <w:t>6621, 2022, doi: 10.1109/ACCESS.2021.3140091.</w:t>
      </w:r>
    </w:p>
    <w:p w14:paraId="62787E1C" w14:textId="77777777" w:rsidR="00A60645" w:rsidRPr="00A60645" w:rsidRDefault="00A60645" w:rsidP="00A60645">
      <w:pPr>
        <w:pStyle w:val="Bibliographie"/>
        <w:rPr>
          <w:lang w:val="fr-FR"/>
        </w:rPr>
      </w:pPr>
      <w:r w:rsidRPr="00A60645">
        <w:rPr>
          <w:lang w:val="fr-FR"/>
        </w:rPr>
        <w:t>[20]</w:t>
      </w:r>
      <w:r w:rsidRPr="00A60645">
        <w:rPr>
          <w:lang w:val="fr-FR"/>
        </w:rPr>
        <w:tab/>
        <w:t>É. Larousse, « Définitions : consensus - Dictionnaire de français Larousse ». Consulté le: 15 septembre 2024. [En ligne]. Disponible sur: https://www.larousse.fr/dictionnaires/francais/consensus/18357</w:t>
      </w:r>
    </w:p>
    <w:p w14:paraId="438AEC89" w14:textId="77777777" w:rsidR="00A60645" w:rsidRPr="00A60645" w:rsidRDefault="00A60645" w:rsidP="00A60645">
      <w:pPr>
        <w:pStyle w:val="Bibliographie"/>
      </w:pPr>
      <w:r w:rsidRPr="00A60645">
        <w:t>[21]</w:t>
      </w:r>
      <w:r w:rsidRPr="00A60645">
        <w:tab/>
        <w:t xml:space="preserve">I. Meirobie, A. P. Irawan, H. T. Sukmana, D. P. Lazirkha, et N. P. L. Santoso, « Framework Authentication e-document using Blockchain Technology on the Government system », </w:t>
      </w:r>
      <w:r w:rsidRPr="00A60645">
        <w:rPr>
          <w:i/>
          <w:iCs/>
        </w:rPr>
        <w:t>Int. J. Artif. Intell. Res.</w:t>
      </w:r>
      <w:r w:rsidRPr="00A60645">
        <w:t>, vol. 6, n</w:t>
      </w:r>
      <w:r w:rsidRPr="00A60645">
        <w:rPr>
          <w:vertAlign w:val="superscript"/>
        </w:rPr>
        <w:t>o</w:t>
      </w:r>
      <w:r w:rsidRPr="00A60645">
        <w:t xml:space="preserve"> 2, Art. n</w:t>
      </w:r>
      <w:r w:rsidRPr="00A60645">
        <w:rPr>
          <w:vertAlign w:val="superscript"/>
        </w:rPr>
        <w:t>o</w:t>
      </w:r>
      <w:r w:rsidRPr="00A60645">
        <w:t xml:space="preserve"> 2, déc. 2022, doi: 10.29099/ijair.v6i2.294.</w:t>
      </w:r>
    </w:p>
    <w:p w14:paraId="43A120FB" w14:textId="77777777" w:rsidR="00A60645" w:rsidRPr="00A60645" w:rsidRDefault="00A60645" w:rsidP="00A60645">
      <w:pPr>
        <w:pStyle w:val="Bibliographie"/>
        <w:rPr>
          <w:lang w:val="fr-FR"/>
        </w:rPr>
      </w:pPr>
      <w:r w:rsidRPr="00A60645">
        <w:rPr>
          <w:lang w:val="fr-FR"/>
        </w:rPr>
        <w:t>[22]</w:t>
      </w:r>
      <w:r w:rsidRPr="00A60645">
        <w:rPr>
          <w:lang w:val="fr-FR"/>
        </w:rPr>
        <w:tab/>
        <w:t>Ministère de l’Economie et des Finances du Burkina Faso, « ALERTE VIGILANCE ». Consulté le: 26 janvier 2025. [En ligne]. Disponible sur: https://www.facebook.com/share/p/1BP46UYXF9/</w:t>
      </w:r>
    </w:p>
    <w:p w14:paraId="177B1587" w14:textId="77777777" w:rsidR="00A60645" w:rsidRPr="00A60645" w:rsidRDefault="00A60645" w:rsidP="00A60645">
      <w:pPr>
        <w:pStyle w:val="Bibliographie"/>
      </w:pPr>
      <w:r w:rsidRPr="00A60645">
        <w:t>[23]</w:t>
      </w:r>
      <w:r w:rsidRPr="00A60645">
        <w:tab/>
        <w:t>S. Nakamoto, « Bitcoin: A Peer-to-Peer Electronic Cash System », p. 9.</w:t>
      </w:r>
    </w:p>
    <w:p w14:paraId="67F59570" w14:textId="77777777" w:rsidR="00A60645" w:rsidRPr="00A60645" w:rsidRDefault="00A60645" w:rsidP="00A60645">
      <w:pPr>
        <w:pStyle w:val="Bibliographie"/>
        <w:rPr>
          <w:lang w:val="fr-FR"/>
        </w:rPr>
      </w:pPr>
      <w:r w:rsidRPr="00A60645">
        <w:rPr>
          <w:lang w:val="fr-FR"/>
        </w:rPr>
        <w:t>[24]</w:t>
      </w:r>
      <w:r w:rsidRPr="00A60645">
        <w:rPr>
          <w:lang w:val="fr-FR"/>
        </w:rPr>
        <w:tab/>
        <w:t>F. Num, « La signature électronique : un outil devenu incontournable - francenum.gouv.fr », Direction générale des entreprises, 7 décembre 2020. Consulté le: 21 février 2025. [En ligne]. Disponible sur: https://www.francenum.gouv.fr/guides-et-conseils/pilotage-de-lentreprise/dematerialisation-des-documents/la-signature</w:t>
      </w:r>
    </w:p>
    <w:p w14:paraId="5372C8C5" w14:textId="77777777" w:rsidR="00A60645" w:rsidRPr="00A60645" w:rsidRDefault="00A60645" w:rsidP="00A60645">
      <w:pPr>
        <w:pStyle w:val="Bibliographie"/>
        <w:rPr>
          <w:lang w:val="fr-FR"/>
        </w:rPr>
      </w:pPr>
      <w:r w:rsidRPr="00A60645">
        <w:rPr>
          <w:lang w:val="fr-FR"/>
        </w:rPr>
        <w:t>[25]</w:t>
      </w:r>
      <w:r w:rsidRPr="00A60645">
        <w:rPr>
          <w:lang w:val="fr-FR"/>
        </w:rPr>
        <w:tab/>
        <w:t xml:space="preserve">A. A. Oussama, « CHAPITRE III : État de l’art de la Blockchain », in </w:t>
      </w:r>
      <w:r w:rsidRPr="00A60645">
        <w:rPr>
          <w:i/>
          <w:iCs/>
          <w:lang w:val="fr-FR"/>
        </w:rPr>
        <w:t>ResearchGate</w:t>
      </w:r>
      <w:r w:rsidRPr="00A60645">
        <w:rPr>
          <w:lang w:val="fr-FR"/>
        </w:rPr>
        <w:t>, 2019. Consulté le: 21 octobre 2024. [En ligne]. Disponible sur: https://www.researchgate.net/publication/335174496_CHAPITRE_III_Etat_de_l'art_de_la_Blockchain</w:t>
      </w:r>
    </w:p>
    <w:p w14:paraId="758D1AA9" w14:textId="77777777" w:rsidR="00A60645" w:rsidRPr="00A60645" w:rsidRDefault="00A60645" w:rsidP="00A60645">
      <w:pPr>
        <w:pStyle w:val="Bibliographie"/>
        <w:rPr>
          <w:lang w:val="fr-FR"/>
        </w:rPr>
      </w:pPr>
      <w:r w:rsidRPr="00A60645">
        <w:rPr>
          <w:lang w:val="fr-FR"/>
        </w:rPr>
        <w:t>[26]</w:t>
      </w:r>
      <w:r w:rsidRPr="00A60645">
        <w:rPr>
          <w:lang w:val="fr-FR"/>
        </w:rPr>
        <w:tab/>
        <w:t>Remix, « Bienvenue dans la documentation de Remix ! — Documentation de Remix - Ethereum IDE 1 ». Consulté le: 28 avril 2025. [En ligne]. Disponible sur: https://remix-ide.readthedocs.io/en/latest/</w:t>
      </w:r>
    </w:p>
    <w:p w14:paraId="4144B137" w14:textId="77777777" w:rsidR="00A60645" w:rsidRPr="00A60645" w:rsidRDefault="00A60645" w:rsidP="00A60645">
      <w:pPr>
        <w:pStyle w:val="Bibliographie"/>
      </w:pPr>
      <w:r w:rsidRPr="00A60645">
        <w:t>[27]</w:t>
      </w:r>
      <w:r w:rsidRPr="00A60645">
        <w:tab/>
        <w:t xml:space="preserve">R. Subramanian et T. Chino, « The State of Cryptocurrencies, Their Issues and Policy Interactions », </w:t>
      </w:r>
      <w:r w:rsidRPr="00A60645">
        <w:rPr>
          <w:i/>
          <w:iCs/>
        </w:rPr>
        <w:t>J. Int. Technol. Inf. Manag.</w:t>
      </w:r>
      <w:r w:rsidRPr="00A60645">
        <w:t>, vol. 24, n</w:t>
      </w:r>
      <w:r w:rsidRPr="00A60645">
        <w:rPr>
          <w:vertAlign w:val="superscript"/>
        </w:rPr>
        <w:t>o</w:t>
      </w:r>
      <w:r w:rsidRPr="00A60645">
        <w:t xml:space="preserve"> 3, p. 40, janv. 2015, doi: 10.58729/1941-6679.1045.</w:t>
      </w:r>
    </w:p>
    <w:p w14:paraId="034F7382" w14:textId="77777777" w:rsidR="00A60645" w:rsidRPr="00A60645" w:rsidRDefault="00A60645" w:rsidP="00A60645">
      <w:pPr>
        <w:pStyle w:val="Bibliographie"/>
      </w:pPr>
      <w:r w:rsidRPr="00A60645">
        <w:t>[28]</w:t>
      </w:r>
      <w:r w:rsidRPr="00A60645">
        <w:tab/>
        <w:t>T. Takenobu, « Ethereum EVM illustrated », p. 116.</w:t>
      </w:r>
    </w:p>
    <w:p w14:paraId="1A0F049E" w14:textId="77777777" w:rsidR="00A60645" w:rsidRPr="00A60645" w:rsidRDefault="00A60645" w:rsidP="00A60645">
      <w:pPr>
        <w:pStyle w:val="Bibliographie"/>
        <w:rPr>
          <w:lang w:val="fr-FR"/>
        </w:rPr>
      </w:pPr>
      <w:r w:rsidRPr="00A60645">
        <w:rPr>
          <w:lang w:val="fr-FR"/>
        </w:rPr>
        <w:t>[29]</w:t>
      </w:r>
      <w:r w:rsidRPr="00A60645">
        <w:rPr>
          <w:lang w:val="fr-FR"/>
        </w:rPr>
        <w:tab/>
        <w:t xml:space="preserve">« Blockchain : qu’est-ce qu’un Smart Contract et à quoi ça sert ? », </w:t>
      </w:r>
      <w:r w:rsidRPr="00A60645">
        <w:rPr>
          <w:i/>
          <w:iCs/>
          <w:lang w:val="fr-FR"/>
        </w:rPr>
        <w:t>LeMagIT</w:t>
      </w:r>
      <w:r w:rsidRPr="00A60645">
        <w:rPr>
          <w:lang w:val="fr-FR"/>
        </w:rPr>
        <w:t>, 23 novembre 2016. Consulté le: 5 février 2025. [En ligne]. Disponible sur: https://www.lemagit.fr/conseil/Blockchain-quest-ce-quun-Smart-Contract-et-a-quoi-ca-sert</w:t>
      </w:r>
    </w:p>
    <w:p w14:paraId="4D30D254" w14:textId="77777777" w:rsidR="00A60645" w:rsidRPr="00A60645" w:rsidRDefault="00A60645" w:rsidP="00A60645">
      <w:pPr>
        <w:pStyle w:val="Bibliographie"/>
        <w:rPr>
          <w:lang w:val="fr-FR"/>
        </w:rPr>
      </w:pPr>
      <w:r w:rsidRPr="00A60645">
        <w:rPr>
          <w:lang w:val="fr-FR"/>
        </w:rPr>
        <w:t>[30]</w:t>
      </w:r>
      <w:r w:rsidRPr="00A60645">
        <w:rPr>
          <w:lang w:val="fr-FR"/>
        </w:rPr>
        <w:tab/>
        <w:t xml:space="preserve">« La première blockchain de l’histoire date de 1995, et elle est imprimée sur papier », </w:t>
      </w:r>
      <w:r w:rsidRPr="00A60645">
        <w:rPr>
          <w:i/>
          <w:iCs/>
          <w:lang w:val="fr-FR"/>
        </w:rPr>
        <w:t>Le Monde.fr</w:t>
      </w:r>
      <w:r w:rsidRPr="00A60645">
        <w:rPr>
          <w:lang w:val="fr-FR"/>
        </w:rPr>
        <w:t>, 1 septembre 2018. Consulté le: 17 septembre 2024. [En ligne]. Disponible sur: https://www.lemonde.fr/big-browser/article/2018/09/01/la-premiere-blockchain-de-l-histoire-date-de-1995-et-elle-est-imprimee-sur-papier_5349082_4832693.html</w:t>
      </w:r>
    </w:p>
    <w:p w14:paraId="6501C272" w14:textId="77777777" w:rsidR="00A60645" w:rsidRPr="00A60645" w:rsidRDefault="00A60645" w:rsidP="00A60645">
      <w:pPr>
        <w:pStyle w:val="Bibliographie"/>
        <w:rPr>
          <w:lang w:val="fr-FR"/>
        </w:rPr>
      </w:pPr>
      <w:r w:rsidRPr="00A60645">
        <w:t>[31]</w:t>
      </w:r>
      <w:r w:rsidRPr="00A60645">
        <w:tab/>
        <w:t xml:space="preserve">« QR vs. RFID, which is better? Find out which asset tags to use. », itemit. </w:t>
      </w:r>
      <w:r w:rsidRPr="00A60645">
        <w:rPr>
          <w:lang w:val="fr-FR"/>
        </w:rPr>
        <w:t>Consulté le: 25 février 2025. [En ligne]. Disponible sur: https://itemit.com/qr-vs-rfid-which-is-better/</w:t>
      </w:r>
    </w:p>
    <w:p w14:paraId="0F8D78C4" w14:textId="77777777" w:rsidR="00A60645" w:rsidRPr="00A60645" w:rsidRDefault="00A60645" w:rsidP="00A60645">
      <w:pPr>
        <w:pStyle w:val="Bibliographie"/>
        <w:rPr>
          <w:lang w:val="fr-FR"/>
        </w:rPr>
      </w:pPr>
      <w:r w:rsidRPr="00A60645">
        <w:rPr>
          <w:lang w:val="fr-FR"/>
        </w:rPr>
        <w:t>[32]</w:t>
      </w:r>
      <w:r w:rsidRPr="00A60645">
        <w:rPr>
          <w:lang w:val="fr-FR"/>
        </w:rPr>
        <w:tab/>
        <w:t xml:space="preserve">« Qu’est-ce qu’un arbre Merkle? », </w:t>
      </w:r>
      <w:r w:rsidRPr="00A60645">
        <w:rPr>
          <w:i/>
          <w:iCs/>
          <w:lang w:val="fr-FR"/>
        </w:rPr>
        <w:t>Bit2Me Academy</w:t>
      </w:r>
      <w:r w:rsidRPr="00A60645">
        <w:rPr>
          <w:lang w:val="fr-FR"/>
        </w:rPr>
        <w:t>, 11 novembre 2019. Consulté le: 18 décembre 2024. [En ligne]. Disponible sur: https://academy.bit2me.com/fr/qu%27est-ce-qu%27un-arbre-merkle/</w:t>
      </w:r>
    </w:p>
    <w:p w14:paraId="415EB984" w14:textId="77777777" w:rsidR="00A60645" w:rsidRPr="00A60645" w:rsidRDefault="00A60645" w:rsidP="00A60645">
      <w:pPr>
        <w:pStyle w:val="Bibliographie"/>
        <w:rPr>
          <w:lang w:val="fr-FR"/>
        </w:rPr>
      </w:pPr>
      <w:r w:rsidRPr="00A60645">
        <w:rPr>
          <w:lang w:val="fr-FR"/>
        </w:rPr>
        <w:t>[33]</w:t>
      </w:r>
      <w:r w:rsidRPr="00A60645">
        <w:rPr>
          <w:lang w:val="fr-FR"/>
        </w:rPr>
        <w:tab/>
        <w:t xml:space="preserve">« Qu’est-ce que le consensus ? Guide du débutant », </w:t>
      </w:r>
      <w:r w:rsidRPr="00A60645">
        <w:rPr>
          <w:i/>
          <w:iCs/>
          <w:lang w:val="fr-FR"/>
        </w:rPr>
        <w:t>Qu’est-ce que le consensus ? Guide du débutant</w:t>
      </w:r>
      <w:r w:rsidRPr="00A60645">
        <w:rPr>
          <w:lang w:val="fr-FR"/>
        </w:rPr>
        <w:t>, 13 mai 2022. Consulté le: 15 septembre 2024. [En ligne]. Disponible sur: https://crypto.com/fr/university/consensus-mechanisms-explained</w:t>
      </w:r>
    </w:p>
    <w:p w14:paraId="69FFCD46" w14:textId="77777777" w:rsidR="00A60645" w:rsidRPr="00A60645" w:rsidRDefault="00A60645" w:rsidP="00A60645">
      <w:pPr>
        <w:pStyle w:val="Bibliographie"/>
        <w:rPr>
          <w:lang w:val="fr-FR"/>
        </w:rPr>
      </w:pPr>
      <w:r w:rsidRPr="00A60645">
        <w:lastRenderedPageBreak/>
        <w:t>[34]</w:t>
      </w:r>
      <w:r w:rsidRPr="00A60645">
        <w:tab/>
        <w:t xml:space="preserve">« How to Agree: Different Types of Consensus for Blockchain », How to Agree: Different Types of Consensus for Blockchain. </w:t>
      </w:r>
      <w:r w:rsidRPr="00A60645">
        <w:rPr>
          <w:lang w:val="fr-FR"/>
        </w:rPr>
        <w:t>Consulté le: 1 février 2025. [En ligne]. Disponible sur: https://crypto.com/en/university/different-types-of-consensus-for-blockchain</w:t>
      </w:r>
    </w:p>
    <w:p w14:paraId="1572EBD8" w14:textId="77777777" w:rsidR="00A60645" w:rsidRPr="00A60645" w:rsidRDefault="00A60645" w:rsidP="00A60645">
      <w:pPr>
        <w:pStyle w:val="Bibliographie"/>
        <w:rPr>
          <w:lang w:val="fr-FR"/>
        </w:rPr>
      </w:pPr>
      <w:r w:rsidRPr="00A60645">
        <w:rPr>
          <w:lang w:val="fr-FR"/>
        </w:rPr>
        <w:t>[35]</w:t>
      </w:r>
      <w:r w:rsidRPr="00A60645">
        <w:rPr>
          <w:lang w:val="fr-FR"/>
        </w:rPr>
        <w:tab/>
        <w:t xml:space="preserve">« AXEM Technology | Quelle est la différence entre la RFID et le code QR ? Quelle est la meilleure solution pour votre activité ? », </w:t>
      </w:r>
      <w:r w:rsidRPr="00A60645">
        <w:rPr>
          <w:i/>
          <w:iCs/>
          <w:lang w:val="fr-FR"/>
        </w:rPr>
        <w:t>https://www.axemtec.com/</w:t>
      </w:r>
      <w:r w:rsidRPr="00A60645">
        <w:rPr>
          <w:lang w:val="fr-FR"/>
        </w:rPr>
        <w:t>, 7 décembre 2022. Consulté le: 25 février 2025. [En ligne]. Disponible sur: https://www.axemtec.com/rfid-vs-qr-code-whats-the-difference-which-one-is-better-for-your-business/</w:t>
      </w:r>
    </w:p>
    <w:p w14:paraId="74CE8925" w14:textId="77777777" w:rsidR="00A60645" w:rsidRPr="00A60645" w:rsidRDefault="00A60645" w:rsidP="00A60645">
      <w:pPr>
        <w:pStyle w:val="Bibliographie"/>
        <w:rPr>
          <w:lang w:val="fr-FR"/>
        </w:rPr>
      </w:pPr>
      <w:r w:rsidRPr="00A60645">
        <w:rPr>
          <w:lang w:val="fr-FR"/>
        </w:rPr>
        <w:t>[36]</w:t>
      </w:r>
      <w:r w:rsidRPr="00A60645">
        <w:rPr>
          <w:lang w:val="fr-FR"/>
        </w:rPr>
        <w:tab/>
        <w:t xml:space="preserve">« Hashing : voici comment fonctionne le hachage », </w:t>
      </w:r>
      <w:r w:rsidRPr="00A60645">
        <w:rPr>
          <w:i/>
          <w:iCs/>
          <w:lang w:val="fr-FR"/>
        </w:rPr>
        <w:t>IONOS Digital Guide</w:t>
      </w:r>
      <w:r w:rsidRPr="00A60645">
        <w:rPr>
          <w:lang w:val="fr-FR"/>
        </w:rPr>
        <w:t>, 22 février 2023. Consulté le: 24 février 2025. [En ligne]. Disponible sur: https://www.ionos.fr/digitalguide/sites-internet/developpement-web/hachage/</w:t>
      </w:r>
    </w:p>
    <w:p w14:paraId="32703BD1" w14:textId="77777777" w:rsidR="00A60645" w:rsidRPr="00A60645" w:rsidRDefault="00A60645" w:rsidP="00A60645">
      <w:pPr>
        <w:pStyle w:val="Bibliographie"/>
        <w:rPr>
          <w:lang w:val="fr-FR"/>
        </w:rPr>
      </w:pPr>
      <w:r w:rsidRPr="00A60645">
        <w:rPr>
          <w:lang w:val="fr-FR"/>
        </w:rPr>
        <w:t>[37]</w:t>
      </w:r>
      <w:r w:rsidRPr="00A60645">
        <w:rPr>
          <w:lang w:val="fr-FR"/>
        </w:rPr>
        <w:tab/>
        <w:t>« Smart contract : définition et fonctionnement ». Consulté le: 7 février 2025. [En ligne]. Disponible sur: https://www.captaincontrat.com/contrats-commerciaux-cgv/contrats-commerciaux/smart-contract-definition-et-fonctionnement-me-beaubourg-avocats</w:t>
      </w:r>
    </w:p>
    <w:p w14:paraId="16B37FA5" w14:textId="77777777" w:rsidR="00A60645" w:rsidRPr="00A60645" w:rsidRDefault="00A60645" w:rsidP="00A60645">
      <w:pPr>
        <w:pStyle w:val="Bibliographie"/>
        <w:rPr>
          <w:lang w:val="fr-FR"/>
        </w:rPr>
      </w:pPr>
      <w:r w:rsidRPr="00A60645">
        <w:rPr>
          <w:lang w:val="fr-FR"/>
        </w:rPr>
        <w:t>[38]</w:t>
      </w:r>
      <w:r w:rsidRPr="00A60645">
        <w:rPr>
          <w:lang w:val="fr-FR"/>
        </w:rPr>
        <w:tab/>
        <w:t>« Éléments Fondamentaux d’un Bloc dans la Blockchain - W3r.one Magazine », 9 février 2024. Consulté le: 21 octobre 2024. [En ligne]. Disponible sur: https://w3r.one/fr/blog/blockchain-web3/architecture-blockchain/conception-de-blocs/elements-fondamentaux-bloc-blockchain</w:t>
      </w:r>
    </w:p>
    <w:p w14:paraId="7F3491B0" w14:textId="77777777" w:rsidR="00A60645" w:rsidRPr="00A60645" w:rsidRDefault="00A60645" w:rsidP="00A60645">
      <w:pPr>
        <w:pStyle w:val="Bibliographie"/>
        <w:rPr>
          <w:lang w:val="fr-FR"/>
        </w:rPr>
      </w:pPr>
      <w:r w:rsidRPr="00A60645">
        <w:rPr>
          <w:lang w:val="fr-FR"/>
        </w:rPr>
        <w:t>[39]</w:t>
      </w:r>
      <w:r w:rsidRPr="00A60645">
        <w:rPr>
          <w:lang w:val="fr-FR"/>
        </w:rPr>
        <w:tab/>
        <w:t xml:space="preserve">« Introduction aux dApps », </w:t>
      </w:r>
      <w:r w:rsidRPr="00A60645">
        <w:rPr>
          <w:i/>
          <w:iCs/>
          <w:lang w:val="fr-FR"/>
        </w:rPr>
        <w:t>ethereum.org</w:t>
      </w:r>
      <w:r w:rsidRPr="00A60645">
        <w:rPr>
          <w:lang w:val="fr-FR"/>
        </w:rPr>
        <w:t>, 23 avril 2024. Consulté le: 12 février 2025. [En ligne]. Disponible sur: https://ethereum.org/fr/developers/docs/dapps/</w:t>
      </w:r>
    </w:p>
    <w:p w14:paraId="1EC60859" w14:textId="77777777" w:rsidR="00A60645" w:rsidRPr="00A60645" w:rsidRDefault="00A60645" w:rsidP="00A60645">
      <w:pPr>
        <w:pStyle w:val="Bibliographie"/>
        <w:rPr>
          <w:lang w:val="fr-FR"/>
        </w:rPr>
      </w:pPr>
      <w:r w:rsidRPr="00A60645">
        <w:rPr>
          <w:lang w:val="fr-FR"/>
        </w:rPr>
        <w:t>[40]</w:t>
      </w:r>
      <w:r w:rsidRPr="00A60645">
        <w:rPr>
          <w:lang w:val="fr-FR"/>
        </w:rPr>
        <w:tab/>
        <w:t xml:space="preserve">« Blocs », </w:t>
      </w:r>
      <w:r w:rsidRPr="00A60645">
        <w:rPr>
          <w:i/>
          <w:iCs/>
          <w:lang w:val="fr-FR"/>
        </w:rPr>
        <w:t>ethereum.org</w:t>
      </w:r>
      <w:r w:rsidRPr="00A60645">
        <w:rPr>
          <w:lang w:val="fr-FR"/>
        </w:rPr>
        <w:t>, 26 mai 2024. Consulté le: 17 février 2025. [En ligne]. Disponible sur: https://ethereum.org/fr/developers/docs/blocks/</w:t>
      </w:r>
    </w:p>
    <w:p w14:paraId="2E3AF81A" w14:textId="77777777" w:rsidR="00A60645" w:rsidRPr="00A60645" w:rsidRDefault="00A60645" w:rsidP="00A60645">
      <w:pPr>
        <w:pStyle w:val="Bibliographie"/>
        <w:rPr>
          <w:lang w:val="fr-FR"/>
        </w:rPr>
      </w:pPr>
      <w:r w:rsidRPr="00A60645">
        <w:rPr>
          <w:lang w:val="fr-FR"/>
        </w:rPr>
        <w:t>[41]</w:t>
      </w:r>
      <w:r w:rsidRPr="00A60645">
        <w:rPr>
          <w:lang w:val="fr-FR"/>
        </w:rPr>
        <w:tab/>
        <w:t>« Consensus : Définition simple et facile du dictionnaire ». 9 juin 2024. Consulté le: 15 septembre 2024. [En ligne]. Disponible sur: https://www.linternaute.fr/dictionnaire/fr/definition/consensus/</w:t>
      </w:r>
    </w:p>
    <w:p w14:paraId="274CD902" w14:textId="77777777" w:rsidR="00A60645" w:rsidRPr="00A60645" w:rsidRDefault="00A60645" w:rsidP="00A60645">
      <w:pPr>
        <w:pStyle w:val="Bibliographie"/>
        <w:rPr>
          <w:lang w:val="fr-FR"/>
        </w:rPr>
      </w:pPr>
      <w:r w:rsidRPr="00A60645">
        <w:rPr>
          <w:lang w:val="fr-FR"/>
        </w:rPr>
        <w:t>[42]</w:t>
      </w:r>
      <w:r w:rsidRPr="00A60645">
        <w:rPr>
          <w:lang w:val="fr-FR"/>
        </w:rPr>
        <w:tab/>
        <w:t xml:space="preserve">« Comptes Ethereum », </w:t>
      </w:r>
      <w:r w:rsidRPr="00A60645">
        <w:rPr>
          <w:i/>
          <w:iCs/>
          <w:lang w:val="fr-FR"/>
        </w:rPr>
        <w:t>ethereum.org</w:t>
      </w:r>
      <w:r w:rsidRPr="00A60645">
        <w:rPr>
          <w:lang w:val="fr-FR"/>
        </w:rPr>
        <w:t>, 4 juillet 2024. Consulté le: 12 février 2025. [En ligne]. Disponible sur: https://ethereum.org/fr/developers/docs/accounts/</w:t>
      </w:r>
    </w:p>
    <w:p w14:paraId="4A2DFA37" w14:textId="77777777" w:rsidR="00A60645" w:rsidRPr="00A60645" w:rsidRDefault="00A60645" w:rsidP="00A60645">
      <w:pPr>
        <w:pStyle w:val="Bibliographie"/>
        <w:rPr>
          <w:lang w:val="fr-FR"/>
        </w:rPr>
      </w:pPr>
      <w:r w:rsidRPr="00A60645">
        <w:rPr>
          <w:lang w:val="fr-FR"/>
        </w:rPr>
        <w:t>[43]</w:t>
      </w:r>
      <w:r w:rsidRPr="00A60645">
        <w:rPr>
          <w:lang w:val="fr-FR"/>
        </w:rPr>
        <w:tab/>
        <w:t xml:space="preserve">« Transactions », </w:t>
      </w:r>
      <w:r w:rsidRPr="00A60645">
        <w:rPr>
          <w:i/>
          <w:iCs/>
          <w:lang w:val="fr-FR"/>
        </w:rPr>
        <w:t>ethereum.org</w:t>
      </w:r>
      <w:r w:rsidRPr="00A60645">
        <w:rPr>
          <w:lang w:val="fr-FR"/>
        </w:rPr>
        <w:t>, 11 août 2024. Consulté le: 15 février 2025. [En ligne]. Disponible sur: https://ethereum.org/fr/developers/docs/transactions/</w:t>
      </w:r>
    </w:p>
    <w:p w14:paraId="60E4FDAC" w14:textId="77777777" w:rsidR="00A60645" w:rsidRPr="00A60645" w:rsidRDefault="00A60645" w:rsidP="00A60645">
      <w:pPr>
        <w:pStyle w:val="Bibliographie"/>
        <w:rPr>
          <w:lang w:val="fr-FR"/>
        </w:rPr>
      </w:pPr>
      <w:r w:rsidRPr="00A60645">
        <w:rPr>
          <w:lang w:val="fr-FR"/>
        </w:rPr>
        <w:t>[44]</w:t>
      </w:r>
      <w:r w:rsidRPr="00A60645">
        <w:rPr>
          <w:lang w:val="fr-FR"/>
        </w:rPr>
        <w:tab/>
        <w:t>« Ganache : Simuler un Environnement Blockchain pour le Développement - W3r.one Magazine », 11 septembre 2024. Consulté le: 11 mars 2025. [En ligne]. Disponible sur: https://w3r.one/fr/blog/blockchain-web3/smart-contracts/outils-environnements-developpement/ganache-simuler-environnement-blockchain-developpement</w:t>
      </w:r>
    </w:p>
    <w:p w14:paraId="4BE4ACB0" w14:textId="77777777" w:rsidR="00A60645" w:rsidRPr="00A60645" w:rsidRDefault="00A60645" w:rsidP="00A60645">
      <w:pPr>
        <w:pStyle w:val="Bibliographie"/>
        <w:rPr>
          <w:lang w:val="fr-FR"/>
        </w:rPr>
      </w:pPr>
      <w:r w:rsidRPr="00A60645">
        <w:rPr>
          <w:lang w:val="fr-FR"/>
        </w:rPr>
        <w:t>[45]</w:t>
      </w:r>
      <w:r w:rsidRPr="00A60645">
        <w:rPr>
          <w:lang w:val="fr-FR"/>
        </w:rPr>
        <w:tab/>
        <w:t xml:space="preserve">« Nœuds et clients », </w:t>
      </w:r>
      <w:r w:rsidRPr="00A60645">
        <w:rPr>
          <w:i/>
          <w:iCs/>
          <w:lang w:val="fr-FR"/>
        </w:rPr>
        <w:t>ethereum.org</w:t>
      </w:r>
      <w:r w:rsidRPr="00A60645">
        <w:rPr>
          <w:lang w:val="fr-FR"/>
        </w:rPr>
        <w:t>, 9 octobre 2024. Consulté le: 12 février 2025. [En ligne]. Disponible sur: https://ethereum.org/fr/developers/docs/nodes-and-clients/</w:t>
      </w:r>
    </w:p>
    <w:p w14:paraId="1EC1C9C9" w14:textId="77777777" w:rsidR="00A60645" w:rsidRPr="00A60645" w:rsidRDefault="00A60645" w:rsidP="00A60645">
      <w:pPr>
        <w:pStyle w:val="Bibliographie"/>
        <w:rPr>
          <w:lang w:val="fr-FR"/>
        </w:rPr>
      </w:pPr>
      <w:r w:rsidRPr="00A60645">
        <w:rPr>
          <w:lang w:val="fr-FR"/>
        </w:rPr>
        <w:t>[46]</w:t>
      </w:r>
      <w:r w:rsidRPr="00A60645">
        <w:rPr>
          <w:lang w:val="fr-FR"/>
        </w:rPr>
        <w:tab/>
        <w:t xml:space="preserve">« Signature numérique », </w:t>
      </w:r>
      <w:r w:rsidRPr="00A60645">
        <w:rPr>
          <w:i/>
          <w:iCs/>
          <w:lang w:val="fr-FR"/>
        </w:rPr>
        <w:t>Wikipédia</w:t>
      </w:r>
      <w:r w:rsidRPr="00A60645">
        <w:rPr>
          <w:lang w:val="fr-FR"/>
        </w:rPr>
        <w:t>. 21 octobre 2024. Consulté le: 21 février 2025. [En ligne]. Disponible sur: https://fr.wikipedia.org/wiki/Signature_num%C3%A9rique</w:t>
      </w:r>
    </w:p>
    <w:p w14:paraId="0B66E270" w14:textId="77777777" w:rsidR="00A60645" w:rsidRPr="00A60645" w:rsidRDefault="00A60645" w:rsidP="00A60645">
      <w:pPr>
        <w:pStyle w:val="Bibliographie"/>
        <w:rPr>
          <w:lang w:val="fr-FR"/>
        </w:rPr>
      </w:pPr>
      <w:r w:rsidRPr="00A60645">
        <w:rPr>
          <w:lang w:val="fr-FR"/>
        </w:rPr>
        <w:t>[47]</w:t>
      </w:r>
      <w:r w:rsidRPr="00A60645">
        <w:rPr>
          <w:lang w:val="fr-FR"/>
        </w:rPr>
        <w:tab/>
        <w:t>« Que sont les contrats intelligents ? | Les contrats intelligents expliqués | Kraken ». Consulté le: 8 février 2025. [En ligne]. Disponible sur: https://www.kraken.com/fr/learn/what-are-smart-contracts</w:t>
      </w:r>
    </w:p>
    <w:p w14:paraId="0509A1EE" w14:textId="77777777" w:rsidR="00A60645" w:rsidRPr="00A60645" w:rsidRDefault="00A60645" w:rsidP="00A60645">
      <w:pPr>
        <w:pStyle w:val="Bibliographie"/>
        <w:rPr>
          <w:lang w:val="fr-FR"/>
        </w:rPr>
      </w:pPr>
      <w:r w:rsidRPr="00A60645">
        <w:rPr>
          <w:lang w:val="fr-FR"/>
        </w:rPr>
        <w:t>[48]</w:t>
      </w:r>
      <w:r w:rsidRPr="00A60645">
        <w:rPr>
          <w:lang w:val="fr-FR"/>
        </w:rPr>
        <w:tab/>
        <w:t xml:space="preserve">« Machine virtuelle Ethereum (EVM) », </w:t>
      </w:r>
      <w:r w:rsidRPr="00A60645">
        <w:rPr>
          <w:i/>
          <w:iCs/>
          <w:lang w:val="fr-FR"/>
        </w:rPr>
        <w:t>ethereum.org</w:t>
      </w:r>
      <w:r w:rsidRPr="00A60645">
        <w:rPr>
          <w:lang w:val="fr-FR"/>
        </w:rPr>
        <w:t>, 13 décembre 2024. Consulté le: 12 février 2025. [En ligne]. Disponible sur: https://ethereum.org/fr/developers/docs/evm/</w:t>
      </w:r>
    </w:p>
    <w:p w14:paraId="5D95E6A0" w14:textId="77777777" w:rsidR="00A60645" w:rsidRPr="00A60645" w:rsidRDefault="00A60645" w:rsidP="00A60645">
      <w:pPr>
        <w:pStyle w:val="Bibliographie"/>
        <w:rPr>
          <w:lang w:val="fr-FR"/>
        </w:rPr>
      </w:pPr>
      <w:r w:rsidRPr="00A60645">
        <w:rPr>
          <w:lang w:val="fr-FR"/>
        </w:rPr>
        <w:t>[49]</w:t>
      </w:r>
      <w:r w:rsidRPr="00A60645">
        <w:rPr>
          <w:lang w:val="fr-FR"/>
        </w:rPr>
        <w:tab/>
        <w:t xml:space="preserve">« Introduction à l’ether », </w:t>
      </w:r>
      <w:r w:rsidRPr="00A60645">
        <w:rPr>
          <w:i/>
          <w:iCs/>
          <w:lang w:val="fr-FR"/>
        </w:rPr>
        <w:t>ethereum.org</w:t>
      </w:r>
      <w:r w:rsidRPr="00A60645">
        <w:rPr>
          <w:lang w:val="fr-FR"/>
        </w:rPr>
        <w:t>, 13 décembre 2024. Consulté le: 12 février 2025. [En ligne]. Disponible sur: https://ethereum.org/fr/developers/docs/intro-to-ether/</w:t>
      </w:r>
    </w:p>
    <w:p w14:paraId="5ABD66AF" w14:textId="77777777" w:rsidR="00A60645" w:rsidRPr="00A60645" w:rsidRDefault="00A60645" w:rsidP="00A60645">
      <w:pPr>
        <w:pStyle w:val="Bibliographie"/>
        <w:rPr>
          <w:lang w:val="fr-FR"/>
        </w:rPr>
      </w:pPr>
      <w:r w:rsidRPr="00A60645">
        <w:rPr>
          <w:lang w:val="fr-FR"/>
        </w:rPr>
        <w:t>[50]</w:t>
      </w:r>
      <w:r w:rsidRPr="00A60645">
        <w:rPr>
          <w:lang w:val="fr-FR"/>
        </w:rPr>
        <w:tab/>
        <w:t>« Que sont les contrats intelligents sur la blockchain ? | IBM », 26 décembre 2024. Consulté le: 7 février 2025. [En ligne]. Disponible sur: https://www.ibm.com/fr-fr/topics/smart-contracts</w:t>
      </w:r>
    </w:p>
    <w:p w14:paraId="2F192A42" w14:textId="77777777" w:rsidR="00A60645" w:rsidRPr="00A60645" w:rsidRDefault="00A60645" w:rsidP="00A60645">
      <w:pPr>
        <w:pStyle w:val="Bibliographie"/>
        <w:rPr>
          <w:lang w:val="fr-FR"/>
        </w:rPr>
      </w:pPr>
      <w:r w:rsidRPr="00A60645">
        <w:rPr>
          <w:lang w:val="fr-FR"/>
        </w:rPr>
        <w:t>[51]</w:t>
      </w:r>
      <w:r w:rsidRPr="00A60645">
        <w:rPr>
          <w:lang w:val="fr-FR"/>
        </w:rPr>
        <w:tab/>
        <w:t xml:space="preserve">« Blockchain », </w:t>
      </w:r>
      <w:r w:rsidRPr="00A60645">
        <w:rPr>
          <w:i/>
          <w:iCs/>
          <w:lang w:val="fr-FR"/>
        </w:rPr>
        <w:t>Wikipédia</w:t>
      </w:r>
      <w:r w:rsidRPr="00A60645">
        <w:rPr>
          <w:lang w:val="fr-FR"/>
        </w:rPr>
        <w:t>. 11 janvier 2025. Consulté le: 19 septembre 2024. [En ligne]. Disponible sur: https://fr.wikipedia.org/w/index.php?title=Blockchain&amp;oldid=222001944#Histoire</w:t>
      </w:r>
    </w:p>
    <w:p w14:paraId="7376E1EB" w14:textId="77777777" w:rsidR="00A60645" w:rsidRPr="00A60645" w:rsidRDefault="00A60645" w:rsidP="00A60645">
      <w:pPr>
        <w:pStyle w:val="Bibliographie"/>
        <w:rPr>
          <w:lang w:val="fr-FR"/>
        </w:rPr>
      </w:pPr>
      <w:r w:rsidRPr="00A60645">
        <w:rPr>
          <w:lang w:val="fr-FR"/>
        </w:rPr>
        <w:t>[52]</w:t>
      </w:r>
      <w:r w:rsidRPr="00A60645">
        <w:rPr>
          <w:lang w:val="fr-FR"/>
        </w:rPr>
        <w:tab/>
        <w:t xml:space="preserve">« Gaz et frais », </w:t>
      </w:r>
      <w:r w:rsidRPr="00A60645">
        <w:rPr>
          <w:i/>
          <w:iCs/>
          <w:lang w:val="fr-FR"/>
        </w:rPr>
        <w:t>ethereum.org</w:t>
      </w:r>
      <w:r w:rsidRPr="00A60645">
        <w:rPr>
          <w:lang w:val="fr-FR"/>
        </w:rPr>
        <w:t>, 14 janvier 2025. Consulté le: 15 février 2025. [En ligne]. Disponible sur: https://ethereum.org/fr/developers/docs/gas/</w:t>
      </w:r>
    </w:p>
    <w:p w14:paraId="32C5DA33" w14:textId="77777777" w:rsidR="00A60645" w:rsidRPr="00A60645" w:rsidRDefault="00A60645" w:rsidP="00A60645">
      <w:pPr>
        <w:pStyle w:val="Bibliographie"/>
        <w:rPr>
          <w:lang w:val="fr-FR"/>
        </w:rPr>
      </w:pPr>
      <w:r w:rsidRPr="00A60645">
        <w:rPr>
          <w:lang w:val="fr-FR"/>
        </w:rPr>
        <w:lastRenderedPageBreak/>
        <w:t>[53]</w:t>
      </w:r>
      <w:r w:rsidRPr="00A60645">
        <w:rPr>
          <w:lang w:val="fr-FR"/>
        </w:rPr>
        <w:tab/>
        <w:t xml:space="preserve">« Ethereum », </w:t>
      </w:r>
      <w:r w:rsidRPr="00A60645">
        <w:rPr>
          <w:i/>
          <w:iCs/>
          <w:lang w:val="fr-FR"/>
        </w:rPr>
        <w:t>Wikipédia</w:t>
      </w:r>
      <w:r w:rsidRPr="00A60645">
        <w:rPr>
          <w:lang w:val="fr-FR"/>
        </w:rPr>
        <w:t>. 22 janvier 2025. Consulté le: 10 février 2025. [En ligne]. Disponible sur: https://fr.wikipedia.org/wiki/Ethereum</w:t>
      </w:r>
    </w:p>
    <w:p w14:paraId="6B50AAAB" w14:textId="77777777" w:rsidR="00A60645" w:rsidRPr="00A60645" w:rsidRDefault="00A60645" w:rsidP="00A60645">
      <w:pPr>
        <w:pStyle w:val="Bibliographie"/>
        <w:rPr>
          <w:lang w:val="fr-FR"/>
        </w:rPr>
      </w:pPr>
      <w:r w:rsidRPr="00A60645">
        <w:rPr>
          <w:lang w:val="fr-FR"/>
        </w:rPr>
        <w:t>[54]</w:t>
      </w:r>
      <w:r w:rsidRPr="00A60645">
        <w:rPr>
          <w:lang w:val="fr-FR"/>
        </w:rPr>
        <w:tab/>
        <w:t xml:space="preserve">« Qu’est-ce qu’une attaque à 51% et quels sont les risques ? », </w:t>
      </w:r>
      <w:r w:rsidRPr="00A60645">
        <w:rPr>
          <w:i/>
          <w:iCs/>
          <w:lang w:val="fr-FR"/>
        </w:rPr>
        <w:t>coinbase</w:t>
      </w:r>
      <w:r w:rsidRPr="00A60645">
        <w:rPr>
          <w:lang w:val="fr-FR"/>
        </w:rPr>
        <w:t>. Consulté le: 3 février 2025. [En ligne]. Disponible sur: https://www.coinbase.com/fr/learn/crypto-glossary/what-is-a-51-percent-attack-and-what-are-the-risks</w:t>
      </w:r>
    </w:p>
    <w:p w14:paraId="10B061A7" w14:textId="77777777" w:rsidR="00A60645" w:rsidRPr="00A60645" w:rsidRDefault="00A60645" w:rsidP="00A60645">
      <w:pPr>
        <w:pStyle w:val="Bibliographie"/>
        <w:rPr>
          <w:lang w:val="fr-FR"/>
        </w:rPr>
      </w:pPr>
      <w:r w:rsidRPr="00A60645">
        <w:rPr>
          <w:lang w:val="fr-FR"/>
        </w:rPr>
        <w:t>[55]</w:t>
      </w:r>
      <w:r w:rsidRPr="00A60645">
        <w:rPr>
          <w:lang w:val="fr-FR"/>
        </w:rPr>
        <w:tab/>
        <w:t xml:space="preserve">« Introduction aux contrats intelligents », </w:t>
      </w:r>
      <w:r w:rsidRPr="00A60645">
        <w:rPr>
          <w:i/>
          <w:iCs/>
          <w:lang w:val="fr-FR"/>
        </w:rPr>
        <w:t>ethereum.org</w:t>
      </w:r>
      <w:r w:rsidRPr="00A60645">
        <w:rPr>
          <w:lang w:val="fr-FR"/>
        </w:rPr>
        <w:t>. Consulté le: 12 février 2025. [En ligne]. Disponible sur: https://ethereum.org/fr/developers/docs/smart-contracts/</w:t>
      </w:r>
    </w:p>
    <w:p w14:paraId="599EFD23" w14:textId="77777777" w:rsidR="00A60645" w:rsidRPr="00A60645" w:rsidRDefault="00A60645" w:rsidP="00A60645">
      <w:pPr>
        <w:pStyle w:val="Bibliographie"/>
        <w:rPr>
          <w:lang w:val="fr-FR"/>
        </w:rPr>
      </w:pPr>
      <w:r w:rsidRPr="00B046E6">
        <w:t>[56]</w:t>
      </w:r>
      <w:r w:rsidRPr="00B046E6">
        <w:tab/>
        <w:t xml:space="preserve">« ISO/TC 307 - Blockchain and distributed ledger technologies ». </w:t>
      </w:r>
      <w:r w:rsidRPr="00A60645">
        <w:rPr>
          <w:lang w:val="fr-FR"/>
        </w:rPr>
        <w:t>Consulté le: 31 octobre 2024. [En ligne]. Disponible sur: https://www.iso.org/committee/6266604/x/catalogue/p/1/u/1/w/0/d/0</w:t>
      </w:r>
    </w:p>
    <w:p w14:paraId="664A52B1" w14:textId="43620DC4" w:rsidR="003C662E" w:rsidRPr="00C2690C" w:rsidRDefault="00313363" w:rsidP="00A60645">
      <w:pPr>
        <w:pStyle w:val="Bibliographie"/>
        <w:rPr>
          <w:rFonts w:ascii="Times New Roman" w:hAnsi="Times New Roman" w:cs="Times New Roman"/>
          <w:sz w:val="24"/>
          <w:szCs w:val="24"/>
          <w:lang w:val="fr-FR"/>
        </w:rPr>
      </w:pPr>
      <w:r>
        <w:rPr>
          <w:rFonts w:ascii="Times New Roman" w:hAnsi="Times New Roman" w:cs="Times New Roman"/>
          <w:lang w:val="fr-FR"/>
        </w:rPr>
        <w:fldChar w:fldCharType="end"/>
      </w:r>
      <w:r w:rsidR="003C662E" w:rsidRPr="00C2690C">
        <w:rPr>
          <w:rFonts w:ascii="Times New Roman" w:hAnsi="Times New Roman" w:cs="Times New Roman"/>
          <w:sz w:val="24"/>
          <w:szCs w:val="24"/>
          <w:lang w:val="fr-FR"/>
        </w:rPr>
        <w:br w:type="page"/>
      </w:r>
    </w:p>
    <w:p w14:paraId="4C534198" w14:textId="77777777"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02" w:name="_Toc184475271"/>
      <w:bookmarkStart w:id="103" w:name="_Toc200016714"/>
      <w:r w:rsidRPr="00570E82">
        <w:rPr>
          <w:rFonts w:ascii="Times New Roman" w:eastAsiaTheme="majorEastAsia" w:hAnsi="Times New Roman" w:cs="Times New Roman"/>
          <w:b/>
          <w:sz w:val="24"/>
          <w:szCs w:val="24"/>
          <w:lang w:val="fr-FR"/>
        </w:rPr>
        <w:lastRenderedPageBreak/>
        <w:t>ANNEXES</w:t>
      </w:r>
      <w:bookmarkEnd w:id="102"/>
      <w:bookmarkEnd w:id="103"/>
    </w:p>
    <w:p w14:paraId="500A7EC9" w14:textId="77777777" w:rsidR="00A025E3" w:rsidRPr="00570E82" w:rsidRDefault="00A025E3" w:rsidP="000C5438">
      <w:pPr>
        <w:keepNext/>
        <w:keepLines/>
        <w:spacing w:after="0" w:line="360" w:lineRule="auto"/>
        <w:jc w:val="center"/>
        <w:outlineLvl w:val="0"/>
        <w:rPr>
          <w:rFonts w:ascii="Times New Roman" w:eastAsiaTheme="majorEastAsia" w:hAnsi="Times New Roman" w:cs="Times New Roman"/>
          <w:b/>
          <w:sz w:val="24"/>
          <w:szCs w:val="24"/>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3">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4"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14:paraId="0404D2B5" w14:textId="52779A36" w:rsidR="007A6BFD" w:rsidRPr="00824DCE" w:rsidRDefault="007A6BFD" w:rsidP="00291267">
      <w:pPr>
        <w:spacing w:line="360" w:lineRule="auto"/>
        <w:jc w:val="both"/>
        <w:rPr>
          <w:rFonts w:ascii="Times New Roman" w:hAnsi="Times New Roman" w:cs="Times New Roman"/>
          <w:sz w:val="15"/>
          <w:szCs w:val="13"/>
          <w:lang w:val="fr-FR"/>
        </w:rPr>
      </w:pPr>
    </w:p>
    <w:sectPr w:rsidR="007A6BFD" w:rsidRPr="00824DCE"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858D1C" w14:textId="77777777" w:rsidR="00CF1683" w:rsidRDefault="00CF1683" w:rsidP="004936BB">
      <w:pPr>
        <w:spacing w:after="0" w:line="240" w:lineRule="auto"/>
      </w:pPr>
      <w:r>
        <w:separator/>
      </w:r>
    </w:p>
  </w:endnote>
  <w:endnote w:type="continuationSeparator" w:id="0">
    <w:p w14:paraId="392D0D1D" w14:textId="77777777" w:rsidR="00CF1683" w:rsidRDefault="00CF1683"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4D"/>
    <w:family w:val="swiss"/>
    <w:pitch w:val="variable"/>
    <w:sig w:usb0="00000003" w:usb1="00000000" w:usb2="00000000" w:usb3="00000000" w:csb0="00000001" w:csb1="00000000"/>
  </w:font>
  <w:font w:name="Brush Script MT">
    <w:panose1 w:val="03060802040406070304"/>
    <w:charset w:val="86"/>
    <w:family w:val="script"/>
    <w:pitch w:val="variable"/>
    <w:sig w:usb0="00000001" w:usb1="080E0000" w:usb2="00000010" w:usb3="00000000" w:csb0="0025003B" w:csb1="00000000"/>
  </w:font>
  <w:font w:name="Ink Free">
    <w:panose1 w:val="03080402000500000000"/>
    <w:charset w:val="00"/>
    <w:family w:val="script"/>
    <w:pitch w:val="variable"/>
    <w:sig w:usb0="0000068F" w:usb1="4000000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fr-FR"/>
      </w:rPr>
      <w:id w:val="673847805"/>
      <w:docPartObj>
        <w:docPartGallery w:val="Page Numbers (Bottom of Page)"/>
        <w:docPartUnique/>
      </w:docPartObj>
    </w:sdtPr>
    <w:sdtContent>
      <w:p w14:paraId="469A6560" w14:textId="52917074" w:rsidR="00813CE0" w:rsidRDefault="00813CE0">
        <w:pPr>
          <w:pStyle w:val="Pieddepage"/>
          <w:jc w:val="right"/>
        </w:pPr>
        <w:r>
          <w:rPr>
            <w:lang w:val="fr-FR"/>
          </w:rPr>
          <w:t xml:space="preserve">Page | </w:t>
        </w:r>
        <w:r>
          <w:fldChar w:fldCharType="begin"/>
        </w:r>
        <w:r>
          <w:instrText>PAGE   \* MERGEFORMAT</w:instrText>
        </w:r>
        <w:r>
          <w:fldChar w:fldCharType="separate"/>
        </w:r>
        <w:r w:rsidR="001613D6" w:rsidRPr="001613D6">
          <w:rPr>
            <w:noProof/>
            <w:lang w:val="fr-FR"/>
          </w:rPr>
          <w:t>i</w:t>
        </w:r>
        <w:r>
          <w:fldChar w:fldCharType="end"/>
        </w:r>
        <w:r>
          <w:rPr>
            <w:lang w:val="fr-FR"/>
          </w:rPr>
          <w:t xml:space="preserve"> </w:t>
        </w:r>
      </w:p>
    </w:sdtContent>
  </w:sdt>
  <w:p w14:paraId="2C2FDBE2" w14:textId="77777777" w:rsidR="00813CE0" w:rsidRDefault="00813CE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088A9A" w14:textId="77777777" w:rsidR="00CF1683" w:rsidRDefault="00CF1683" w:rsidP="004936BB">
      <w:pPr>
        <w:spacing w:after="0" w:line="240" w:lineRule="auto"/>
      </w:pPr>
      <w:r>
        <w:separator/>
      </w:r>
    </w:p>
  </w:footnote>
  <w:footnote w:type="continuationSeparator" w:id="0">
    <w:p w14:paraId="42CE9145" w14:textId="77777777" w:rsidR="00CF1683" w:rsidRDefault="00CF1683" w:rsidP="004936BB">
      <w:pPr>
        <w:spacing w:after="0" w:line="240" w:lineRule="auto"/>
      </w:pPr>
      <w:r>
        <w:continuationSeparator/>
      </w:r>
    </w:p>
  </w:footnote>
  <w:footnote w:id="1">
    <w:p w14:paraId="15B647EB" w14:textId="77777777" w:rsidR="00813CE0" w:rsidRPr="00BF501E" w:rsidRDefault="00813CE0">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14:paraId="17F8DACB" w14:textId="6436E711" w:rsidR="00A34E7F" w:rsidRPr="00AA76D0" w:rsidRDefault="00A34E7F">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w:t>
      </w:r>
      <w:r w:rsidR="00AA76D0" w:rsidRPr="00AA76D0">
        <w:rPr>
          <w:rFonts w:ascii="Times New Roman" w:hAnsi="Times New Roman" w:cs="Times New Roman"/>
          <w:sz w:val="18"/>
          <w:lang w:val="fr-FR"/>
        </w:rPr>
        <w:t>à</w:t>
      </w:r>
      <w:r w:rsidRPr="00AA76D0">
        <w:rPr>
          <w:rFonts w:ascii="Times New Roman" w:hAnsi="Times New Roman" w:cs="Times New Roman"/>
          <w:sz w:val="18"/>
          <w:lang w:val="fr-FR"/>
        </w:rPr>
        <w:t xml:space="preserve">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329D37B1" w14:textId="5924FBAB" w:rsidR="00813CE0" w:rsidRPr="00C2690C" w:rsidRDefault="00813CE0">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w:t>
      </w:r>
      <w:r w:rsidR="00742482" w:rsidRPr="00C2690C">
        <w:rPr>
          <w:rFonts w:ascii="Times New Roman" w:hAnsi="Times New Roman" w:cs="Times New Roman"/>
          <w:sz w:val="16"/>
          <w:lang w:val="fr-FR"/>
        </w:rPr>
        <w:t>à</w:t>
      </w:r>
      <w:r w:rsidR="005B5236" w:rsidRPr="00C2690C">
        <w:rPr>
          <w:rFonts w:ascii="Times New Roman" w:hAnsi="Times New Roman" w:cs="Times New Roman"/>
          <w:sz w:val="16"/>
          <w:lang w:val="fr-FR"/>
        </w:rPr>
        <w:t> :</w:t>
      </w:r>
      <w:r w:rsidRPr="00C2690C">
        <w:rPr>
          <w:rFonts w:ascii="Times New Roman" w:hAnsi="Times New Roman" w:cs="Times New Roman"/>
          <w:sz w:val="16"/>
          <w:lang w:val="fr-FR"/>
        </w:rPr>
        <w:t xml:space="preserve"> </w:t>
      </w:r>
      <w:hyperlink r:id="rId2" w:history="1">
        <w:r w:rsidRPr="00C2690C">
          <w:rPr>
            <w:rStyle w:val="Lienhypertexte"/>
            <w:rFonts w:ascii="Times New Roman" w:hAnsi="Times New Roman" w:cs="Times New Roman"/>
            <w:sz w:val="16"/>
            <w:lang w:val="fr-FR"/>
          </w:rPr>
          <w:t>https://river.com/learn/what-is-the-byzantine-generals-problem/</w:t>
        </w:r>
      </w:hyperlink>
      <w:r w:rsidRPr="00C2690C">
        <w:rPr>
          <w:rFonts w:ascii="Times New Roman" w:hAnsi="Times New Roman" w:cs="Times New Roman"/>
          <w:sz w:val="16"/>
          <w:lang w:val="fr-FR"/>
        </w:rPr>
        <w:t xml:space="preserve"> et</w:t>
      </w:r>
      <w:r w:rsidR="00F677A0" w:rsidRPr="00C2690C">
        <w:rPr>
          <w:rFonts w:ascii="Times New Roman" w:hAnsi="Times New Roman" w:cs="Times New Roman"/>
          <w:sz w:val="16"/>
          <w:lang w:val="fr-FR"/>
        </w:rPr>
        <w:t xml:space="preserve"> </w:t>
      </w:r>
      <w:hyperlink r:id="rId3" w:history="1">
        <w:r w:rsidR="00F677A0"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4">
    <w:p w14:paraId="546E4A5B" w14:textId="060EBF56" w:rsidR="00813CE0" w:rsidRPr="002B7930" w:rsidRDefault="00813CE0">
      <w:pPr>
        <w:pStyle w:val="Notedebasdepage"/>
        <w:rPr>
          <w:lang w:val="fr-FR"/>
        </w:rPr>
      </w:pPr>
      <w:r w:rsidRPr="00BD044D">
        <w:rPr>
          <w:rStyle w:val="Appelnotedebasdep"/>
        </w:rPr>
        <w:footnoteRef/>
      </w:r>
      <w:r w:rsidRPr="00E06E9C">
        <w:rPr>
          <w:lang w:val="fr-FR"/>
        </w:rPr>
        <w:t xml:space="preserve"> </w:t>
      </w:r>
      <w:hyperlink r:id="rId4" w:history="1">
        <w:r w:rsidR="00B90AD3" w:rsidRPr="007627E4">
          <w:rPr>
            <w:rStyle w:val="Lienhypertexte"/>
            <w:rFonts w:ascii="Times New Roman" w:hAnsi="Times New Roman" w:cs="Times New Roman"/>
            <w:lang w:val="fr-FR"/>
          </w:rPr>
          <w:t>https://remix.ethereum.org/</w:t>
        </w:r>
      </w:hyperlink>
      <w:r w:rsidRPr="00E06E9C">
        <w:rPr>
          <w:lang w:val="fr-FR"/>
        </w:rPr>
        <w:t xml:space="preserve"> </w:t>
      </w:r>
    </w:p>
  </w:footnote>
  <w:footnote w:id="5">
    <w:p w14:paraId="262762B9" w14:textId="77777777" w:rsidR="00813CE0" w:rsidRPr="00C2690C" w:rsidRDefault="00813CE0">
      <w:pPr>
        <w:pStyle w:val="Notedebasdepage"/>
        <w:rPr>
          <w:lang w:val="fr-FR"/>
        </w:rPr>
      </w:pPr>
      <w:r>
        <w:rPr>
          <w:rStyle w:val="Appelnotedebasdep"/>
        </w:rPr>
        <w:footnoteRef/>
      </w:r>
      <w:r w:rsidRPr="00C2690C">
        <w:rPr>
          <w:lang w:val="fr-FR"/>
        </w:rPr>
        <w:t xml:space="preserve"> </w:t>
      </w:r>
      <w:hyperlink r:id="rId5" w:history="1">
        <w:r w:rsidRPr="00C2690C">
          <w:rPr>
            <w:rStyle w:val="Lienhypertexte"/>
            <w:rFonts w:ascii="Times New Roman" w:hAnsi="Times New Roman" w:cs="Times New Roman"/>
            <w:sz w:val="18"/>
            <w:lang w:val="fr-FR"/>
          </w:rPr>
          <w:t>https://www.blockcerts.org/</w:t>
        </w:r>
      </w:hyperlink>
      <w:r w:rsidRPr="00C2690C">
        <w:rPr>
          <w:sz w:val="18"/>
          <w:lang w:val="fr-FR"/>
        </w:rPr>
        <w:t xml:space="preserve"> </w:t>
      </w:r>
    </w:p>
  </w:footnote>
  <w:footnote w:id="6">
    <w:p w14:paraId="500308A1" w14:textId="77777777" w:rsidR="00813CE0" w:rsidRPr="008775A7" w:rsidRDefault="00813CE0">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14:paraId="1F6EF5E3" w14:textId="77777777" w:rsidR="00813CE0" w:rsidRPr="00456E15" w:rsidRDefault="00813CE0">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EDBC06E" w14:textId="77777777" w:rsidR="00813CE0" w:rsidRDefault="00813CE0">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F723A4A" w14:textId="77777777" w:rsidR="00813CE0" w:rsidRPr="00B00F8B" w:rsidRDefault="00813CE0">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6C330C4F" w14:textId="61EBC5C3" w:rsidR="00813CE0" w:rsidRPr="007F17C1" w:rsidRDefault="00813CE0">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005942FD">
        <w:rPr>
          <w:rFonts w:ascii="Times New Roman" w:hAnsi="Times New Roman" w:cs="Times New Roman"/>
          <w:vertAlign w:val="superscript"/>
          <w:lang w:val="fr-FR"/>
        </w:rPr>
        <w:t>8</w:t>
      </w:r>
      <w:r>
        <w:rPr>
          <w:lang w:val="fr-FR"/>
        </w:rPr>
        <w:t>.</w:t>
      </w:r>
    </w:p>
  </w:footnote>
  <w:footnote w:id="10">
    <w:p w14:paraId="7D6C3452" w14:textId="77777777" w:rsidR="00813CE0" w:rsidRPr="00DD7D63" w:rsidRDefault="00813CE0">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191ACE1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12110877" o:spid="_x0000_i1025" type="#_x0000_t75" style="width:11.25pt;height:11.25pt;visibility:visible;mso-wrap-style:square">
            <v:imagedata r:id="rId1" o:title=""/>
          </v:shape>
        </w:pict>
      </mc:Choice>
      <mc:Fallback>
        <w:drawing>
          <wp:inline distT="0" distB="0" distL="0" distR="0" wp14:anchorId="6C088359" wp14:editId="1DA3D662">
            <wp:extent cx="142875" cy="142875"/>
            <wp:effectExtent l="0" t="0" r="0" b="0"/>
            <wp:docPr id="312110877" name="Image 312110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mc:Fallback>
    </mc:AlternateConten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E91513"/>
    <w:multiLevelType w:val="hybridMultilevel"/>
    <w:tmpl w:val="51EE856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16cid:durableId="1966500338">
    <w:abstractNumId w:val="51"/>
  </w:num>
  <w:num w:numId="2" w16cid:durableId="2031250406">
    <w:abstractNumId w:val="5"/>
  </w:num>
  <w:num w:numId="3" w16cid:durableId="576549079">
    <w:abstractNumId w:val="3"/>
  </w:num>
  <w:num w:numId="4" w16cid:durableId="1149174074">
    <w:abstractNumId w:val="38"/>
  </w:num>
  <w:num w:numId="5" w16cid:durableId="310259265">
    <w:abstractNumId w:val="45"/>
  </w:num>
  <w:num w:numId="6" w16cid:durableId="200828744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291352528">
    <w:abstractNumId w:val="19"/>
  </w:num>
  <w:num w:numId="8" w16cid:durableId="77095585">
    <w:abstractNumId w:val="42"/>
  </w:num>
  <w:num w:numId="9" w16cid:durableId="542835653">
    <w:abstractNumId w:val="29"/>
  </w:num>
  <w:num w:numId="10" w16cid:durableId="996762062">
    <w:abstractNumId w:val="50"/>
  </w:num>
  <w:num w:numId="11" w16cid:durableId="1410273943">
    <w:abstractNumId w:val="14"/>
  </w:num>
  <w:num w:numId="12" w16cid:durableId="833498850">
    <w:abstractNumId w:val="35"/>
  </w:num>
  <w:num w:numId="13" w16cid:durableId="1791513388">
    <w:abstractNumId w:val="18"/>
  </w:num>
  <w:num w:numId="14" w16cid:durableId="1740126302">
    <w:abstractNumId w:val="10"/>
  </w:num>
  <w:num w:numId="15" w16cid:durableId="2010593496">
    <w:abstractNumId w:val="25"/>
  </w:num>
  <w:num w:numId="16" w16cid:durableId="767627933">
    <w:abstractNumId w:val="44"/>
  </w:num>
  <w:num w:numId="17" w16cid:durableId="1873151624">
    <w:abstractNumId w:val="22"/>
  </w:num>
  <w:num w:numId="18" w16cid:durableId="553124253">
    <w:abstractNumId w:val="0"/>
  </w:num>
  <w:num w:numId="19" w16cid:durableId="1563177156">
    <w:abstractNumId w:val="43"/>
  </w:num>
  <w:num w:numId="20" w16cid:durableId="2016685262">
    <w:abstractNumId w:val="21"/>
  </w:num>
  <w:num w:numId="21" w16cid:durableId="573666306">
    <w:abstractNumId w:val="1"/>
  </w:num>
  <w:num w:numId="22" w16cid:durableId="168982172">
    <w:abstractNumId w:val="32"/>
  </w:num>
  <w:num w:numId="23" w16cid:durableId="1392575222">
    <w:abstractNumId w:val="8"/>
  </w:num>
  <w:num w:numId="24" w16cid:durableId="738284598">
    <w:abstractNumId w:val="47"/>
  </w:num>
  <w:num w:numId="25" w16cid:durableId="878319297">
    <w:abstractNumId w:val="24"/>
  </w:num>
  <w:num w:numId="26" w16cid:durableId="223568900">
    <w:abstractNumId w:val="48"/>
  </w:num>
  <w:num w:numId="27" w16cid:durableId="681323292">
    <w:abstractNumId w:val="37"/>
  </w:num>
  <w:num w:numId="28" w16cid:durableId="688146321">
    <w:abstractNumId w:val="23"/>
  </w:num>
  <w:num w:numId="29" w16cid:durableId="1815179348">
    <w:abstractNumId w:val="39"/>
  </w:num>
  <w:num w:numId="30" w16cid:durableId="1135371545">
    <w:abstractNumId w:val="17"/>
  </w:num>
  <w:num w:numId="31" w16cid:durableId="972947966">
    <w:abstractNumId w:val="40"/>
  </w:num>
  <w:num w:numId="32" w16cid:durableId="1590845328">
    <w:abstractNumId w:val="4"/>
  </w:num>
  <w:num w:numId="33" w16cid:durableId="1022391536">
    <w:abstractNumId w:val="13"/>
  </w:num>
  <w:num w:numId="34" w16cid:durableId="175120036">
    <w:abstractNumId w:val="31"/>
  </w:num>
  <w:num w:numId="35" w16cid:durableId="1399281483">
    <w:abstractNumId w:val="27"/>
  </w:num>
  <w:num w:numId="36" w16cid:durableId="147022737">
    <w:abstractNumId w:val="36"/>
  </w:num>
  <w:num w:numId="37" w16cid:durableId="366413988">
    <w:abstractNumId w:val="41"/>
  </w:num>
  <w:num w:numId="38" w16cid:durableId="596669152">
    <w:abstractNumId w:val="6"/>
  </w:num>
  <w:num w:numId="39" w16cid:durableId="453211968">
    <w:abstractNumId w:val="2"/>
  </w:num>
  <w:num w:numId="40" w16cid:durableId="647128702">
    <w:abstractNumId w:val="9"/>
  </w:num>
  <w:num w:numId="41" w16cid:durableId="176774028">
    <w:abstractNumId w:val="11"/>
  </w:num>
  <w:num w:numId="42" w16cid:durableId="1060787215">
    <w:abstractNumId w:val="30"/>
  </w:num>
  <w:num w:numId="43" w16cid:durableId="641347261">
    <w:abstractNumId w:val="16"/>
  </w:num>
  <w:num w:numId="44" w16cid:durableId="1016613613">
    <w:abstractNumId w:val="12"/>
  </w:num>
  <w:num w:numId="45" w16cid:durableId="722296661">
    <w:abstractNumId w:val="20"/>
  </w:num>
  <w:num w:numId="46" w16cid:durableId="2247743">
    <w:abstractNumId w:val="7"/>
  </w:num>
  <w:num w:numId="47" w16cid:durableId="1481381044">
    <w:abstractNumId w:val="28"/>
  </w:num>
  <w:num w:numId="48" w16cid:durableId="521475984">
    <w:abstractNumId w:val="33"/>
  </w:num>
  <w:num w:numId="49" w16cid:durableId="825122894">
    <w:abstractNumId w:val="15"/>
  </w:num>
  <w:num w:numId="50" w16cid:durableId="346908906">
    <w:abstractNumId w:val="26"/>
  </w:num>
  <w:num w:numId="51" w16cid:durableId="1120101426">
    <w:abstractNumId w:val="34"/>
  </w:num>
  <w:num w:numId="52" w16cid:durableId="1750806981">
    <w:abstractNumId w:val="4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7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9"/>
    <w:rsid w:val="0000332B"/>
    <w:rsid w:val="000035E1"/>
    <w:rsid w:val="000040E2"/>
    <w:rsid w:val="000042A0"/>
    <w:rsid w:val="00004BB3"/>
    <w:rsid w:val="00005192"/>
    <w:rsid w:val="00005648"/>
    <w:rsid w:val="00005B88"/>
    <w:rsid w:val="00006AA5"/>
    <w:rsid w:val="00006C8A"/>
    <w:rsid w:val="00006D1F"/>
    <w:rsid w:val="00006DCD"/>
    <w:rsid w:val="000072E9"/>
    <w:rsid w:val="000116F2"/>
    <w:rsid w:val="00011C31"/>
    <w:rsid w:val="000127B7"/>
    <w:rsid w:val="00013277"/>
    <w:rsid w:val="00013642"/>
    <w:rsid w:val="0001390F"/>
    <w:rsid w:val="00013AB6"/>
    <w:rsid w:val="00013F24"/>
    <w:rsid w:val="00014520"/>
    <w:rsid w:val="0001528D"/>
    <w:rsid w:val="0001560D"/>
    <w:rsid w:val="000166FB"/>
    <w:rsid w:val="0001696C"/>
    <w:rsid w:val="0001706C"/>
    <w:rsid w:val="000173E0"/>
    <w:rsid w:val="00017C36"/>
    <w:rsid w:val="000200BB"/>
    <w:rsid w:val="000207C3"/>
    <w:rsid w:val="0002081D"/>
    <w:rsid w:val="000208B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D0F"/>
    <w:rsid w:val="0003111F"/>
    <w:rsid w:val="00031629"/>
    <w:rsid w:val="000318D3"/>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74"/>
    <w:rsid w:val="00036510"/>
    <w:rsid w:val="00036637"/>
    <w:rsid w:val="00036B9D"/>
    <w:rsid w:val="00037744"/>
    <w:rsid w:val="00041114"/>
    <w:rsid w:val="000413ED"/>
    <w:rsid w:val="000419FB"/>
    <w:rsid w:val="00041C88"/>
    <w:rsid w:val="00041CBE"/>
    <w:rsid w:val="000429ED"/>
    <w:rsid w:val="00042A4C"/>
    <w:rsid w:val="00042A59"/>
    <w:rsid w:val="00042C61"/>
    <w:rsid w:val="00042EE4"/>
    <w:rsid w:val="000435CD"/>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30E"/>
    <w:rsid w:val="000625DD"/>
    <w:rsid w:val="000629B2"/>
    <w:rsid w:val="00062C87"/>
    <w:rsid w:val="00062E47"/>
    <w:rsid w:val="00062FD3"/>
    <w:rsid w:val="0006335F"/>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CD"/>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18C7"/>
    <w:rsid w:val="000A2D83"/>
    <w:rsid w:val="000A2E71"/>
    <w:rsid w:val="000A336B"/>
    <w:rsid w:val="000A359A"/>
    <w:rsid w:val="000A3720"/>
    <w:rsid w:val="000A3A45"/>
    <w:rsid w:val="000A3BD1"/>
    <w:rsid w:val="000A3D3B"/>
    <w:rsid w:val="000A3E6C"/>
    <w:rsid w:val="000A442E"/>
    <w:rsid w:val="000A4C9B"/>
    <w:rsid w:val="000A51B3"/>
    <w:rsid w:val="000A56B3"/>
    <w:rsid w:val="000A6126"/>
    <w:rsid w:val="000A62F2"/>
    <w:rsid w:val="000A6409"/>
    <w:rsid w:val="000A651F"/>
    <w:rsid w:val="000A69B1"/>
    <w:rsid w:val="000A6A96"/>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B7188"/>
    <w:rsid w:val="000B7623"/>
    <w:rsid w:val="000C0497"/>
    <w:rsid w:val="000C0950"/>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53AE"/>
    <w:rsid w:val="000C5438"/>
    <w:rsid w:val="000C6297"/>
    <w:rsid w:val="000C6C3A"/>
    <w:rsid w:val="000C7105"/>
    <w:rsid w:val="000C71D9"/>
    <w:rsid w:val="000C7B55"/>
    <w:rsid w:val="000C7BBB"/>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4E3A"/>
    <w:rsid w:val="00105294"/>
    <w:rsid w:val="0010536D"/>
    <w:rsid w:val="00105D28"/>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9E7"/>
    <w:rsid w:val="00114BA5"/>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EA5"/>
    <w:rsid w:val="001260F0"/>
    <w:rsid w:val="001262FD"/>
    <w:rsid w:val="00126C1A"/>
    <w:rsid w:val="00127487"/>
    <w:rsid w:val="001276C9"/>
    <w:rsid w:val="00127C69"/>
    <w:rsid w:val="00127E37"/>
    <w:rsid w:val="0013003E"/>
    <w:rsid w:val="00130817"/>
    <w:rsid w:val="00130C30"/>
    <w:rsid w:val="00131A21"/>
    <w:rsid w:val="00132390"/>
    <w:rsid w:val="0013246D"/>
    <w:rsid w:val="00132493"/>
    <w:rsid w:val="001333B3"/>
    <w:rsid w:val="001336D5"/>
    <w:rsid w:val="001337DB"/>
    <w:rsid w:val="001338D4"/>
    <w:rsid w:val="00133EEC"/>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E86"/>
    <w:rsid w:val="001543B3"/>
    <w:rsid w:val="001543E2"/>
    <w:rsid w:val="0015468A"/>
    <w:rsid w:val="0015483E"/>
    <w:rsid w:val="00154C6D"/>
    <w:rsid w:val="00154F7E"/>
    <w:rsid w:val="00155080"/>
    <w:rsid w:val="001554D8"/>
    <w:rsid w:val="0015603A"/>
    <w:rsid w:val="001564B9"/>
    <w:rsid w:val="0015739D"/>
    <w:rsid w:val="00157A01"/>
    <w:rsid w:val="00160018"/>
    <w:rsid w:val="001601C8"/>
    <w:rsid w:val="001604B7"/>
    <w:rsid w:val="0016125A"/>
    <w:rsid w:val="001612F2"/>
    <w:rsid w:val="001613D6"/>
    <w:rsid w:val="001613DA"/>
    <w:rsid w:val="00161F6D"/>
    <w:rsid w:val="001628A9"/>
    <w:rsid w:val="00162982"/>
    <w:rsid w:val="00162F73"/>
    <w:rsid w:val="00163129"/>
    <w:rsid w:val="001631E9"/>
    <w:rsid w:val="0016321B"/>
    <w:rsid w:val="00163732"/>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3002"/>
    <w:rsid w:val="001730D7"/>
    <w:rsid w:val="001736E5"/>
    <w:rsid w:val="00173C50"/>
    <w:rsid w:val="00173F04"/>
    <w:rsid w:val="00174124"/>
    <w:rsid w:val="00174141"/>
    <w:rsid w:val="00174372"/>
    <w:rsid w:val="00174578"/>
    <w:rsid w:val="00174681"/>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2D1C"/>
    <w:rsid w:val="00184479"/>
    <w:rsid w:val="00184B26"/>
    <w:rsid w:val="00184D28"/>
    <w:rsid w:val="00185203"/>
    <w:rsid w:val="00185634"/>
    <w:rsid w:val="001857D0"/>
    <w:rsid w:val="001858CD"/>
    <w:rsid w:val="00185B97"/>
    <w:rsid w:val="001864B9"/>
    <w:rsid w:val="00186910"/>
    <w:rsid w:val="00186951"/>
    <w:rsid w:val="001870DC"/>
    <w:rsid w:val="0018713A"/>
    <w:rsid w:val="001874DC"/>
    <w:rsid w:val="00187A44"/>
    <w:rsid w:val="00187F12"/>
    <w:rsid w:val="001900C5"/>
    <w:rsid w:val="0019014F"/>
    <w:rsid w:val="00190875"/>
    <w:rsid w:val="00190885"/>
    <w:rsid w:val="00190BC3"/>
    <w:rsid w:val="00190DC6"/>
    <w:rsid w:val="00191C69"/>
    <w:rsid w:val="00191CBF"/>
    <w:rsid w:val="0019310D"/>
    <w:rsid w:val="00193113"/>
    <w:rsid w:val="001931B1"/>
    <w:rsid w:val="00193225"/>
    <w:rsid w:val="001934E5"/>
    <w:rsid w:val="00193EDA"/>
    <w:rsid w:val="00194566"/>
    <w:rsid w:val="00194650"/>
    <w:rsid w:val="0019520F"/>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4A1"/>
    <w:rsid w:val="001A4D42"/>
    <w:rsid w:val="001A5176"/>
    <w:rsid w:val="001A528B"/>
    <w:rsid w:val="001A529E"/>
    <w:rsid w:val="001A5353"/>
    <w:rsid w:val="001A57E6"/>
    <w:rsid w:val="001A5D73"/>
    <w:rsid w:val="001A6102"/>
    <w:rsid w:val="001A67A1"/>
    <w:rsid w:val="001A69AB"/>
    <w:rsid w:val="001A6CC3"/>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87D"/>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3EFC"/>
    <w:rsid w:val="001C4EB6"/>
    <w:rsid w:val="001C5424"/>
    <w:rsid w:val="001C5636"/>
    <w:rsid w:val="001C5ED7"/>
    <w:rsid w:val="001C5F7F"/>
    <w:rsid w:val="001C65FA"/>
    <w:rsid w:val="001C6B7B"/>
    <w:rsid w:val="001C71D2"/>
    <w:rsid w:val="001C75EE"/>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2811"/>
    <w:rsid w:val="001E2868"/>
    <w:rsid w:val="001E2F80"/>
    <w:rsid w:val="001E3323"/>
    <w:rsid w:val="001E3465"/>
    <w:rsid w:val="001E3FDC"/>
    <w:rsid w:val="001E4CD7"/>
    <w:rsid w:val="001E4D59"/>
    <w:rsid w:val="001E5207"/>
    <w:rsid w:val="001E54EC"/>
    <w:rsid w:val="001E550E"/>
    <w:rsid w:val="001E6053"/>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3AEB"/>
    <w:rsid w:val="00203B2B"/>
    <w:rsid w:val="00203D2A"/>
    <w:rsid w:val="00203DB2"/>
    <w:rsid w:val="00204435"/>
    <w:rsid w:val="0020469A"/>
    <w:rsid w:val="00204A5C"/>
    <w:rsid w:val="002050FC"/>
    <w:rsid w:val="0020551F"/>
    <w:rsid w:val="00205583"/>
    <w:rsid w:val="00205A47"/>
    <w:rsid w:val="00205E3F"/>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ACC"/>
    <w:rsid w:val="00221520"/>
    <w:rsid w:val="002215EA"/>
    <w:rsid w:val="00221619"/>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6059"/>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909"/>
    <w:rsid w:val="00255ED5"/>
    <w:rsid w:val="00256CBB"/>
    <w:rsid w:val="00256DBE"/>
    <w:rsid w:val="002574B7"/>
    <w:rsid w:val="002576F6"/>
    <w:rsid w:val="00257C66"/>
    <w:rsid w:val="00260026"/>
    <w:rsid w:val="002602E9"/>
    <w:rsid w:val="00260505"/>
    <w:rsid w:val="00260518"/>
    <w:rsid w:val="0026056A"/>
    <w:rsid w:val="0026078D"/>
    <w:rsid w:val="00261174"/>
    <w:rsid w:val="00261A30"/>
    <w:rsid w:val="00261EA6"/>
    <w:rsid w:val="00262052"/>
    <w:rsid w:val="002623C3"/>
    <w:rsid w:val="00262AD2"/>
    <w:rsid w:val="00262F86"/>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AFE"/>
    <w:rsid w:val="00293C27"/>
    <w:rsid w:val="002940E8"/>
    <w:rsid w:val="00294AC8"/>
    <w:rsid w:val="00294BBA"/>
    <w:rsid w:val="00295672"/>
    <w:rsid w:val="0029581F"/>
    <w:rsid w:val="00296930"/>
    <w:rsid w:val="00296A54"/>
    <w:rsid w:val="00296BEA"/>
    <w:rsid w:val="002975EF"/>
    <w:rsid w:val="00297D0D"/>
    <w:rsid w:val="002A02B3"/>
    <w:rsid w:val="002A02EE"/>
    <w:rsid w:val="002A0C5A"/>
    <w:rsid w:val="002A12B5"/>
    <w:rsid w:val="002A160F"/>
    <w:rsid w:val="002A181D"/>
    <w:rsid w:val="002A199B"/>
    <w:rsid w:val="002A19F0"/>
    <w:rsid w:val="002A25EB"/>
    <w:rsid w:val="002A26F8"/>
    <w:rsid w:val="002A2A64"/>
    <w:rsid w:val="002A2F7E"/>
    <w:rsid w:val="002A315F"/>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0F"/>
    <w:rsid w:val="002B0454"/>
    <w:rsid w:val="002B06C8"/>
    <w:rsid w:val="002B0821"/>
    <w:rsid w:val="002B0CA4"/>
    <w:rsid w:val="002B12B0"/>
    <w:rsid w:val="002B13D2"/>
    <w:rsid w:val="002B199E"/>
    <w:rsid w:val="002B1F8E"/>
    <w:rsid w:val="002B2464"/>
    <w:rsid w:val="002B26AF"/>
    <w:rsid w:val="002B2B8E"/>
    <w:rsid w:val="002B2B9B"/>
    <w:rsid w:val="002B4665"/>
    <w:rsid w:val="002B46CE"/>
    <w:rsid w:val="002B4ADA"/>
    <w:rsid w:val="002B506A"/>
    <w:rsid w:val="002B5212"/>
    <w:rsid w:val="002B5387"/>
    <w:rsid w:val="002B5924"/>
    <w:rsid w:val="002B59CE"/>
    <w:rsid w:val="002B5DD9"/>
    <w:rsid w:val="002B6EDE"/>
    <w:rsid w:val="002B6FAF"/>
    <w:rsid w:val="002B77A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7087"/>
    <w:rsid w:val="002D0301"/>
    <w:rsid w:val="002D0BDC"/>
    <w:rsid w:val="002D0D0B"/>
    <w:rsid w:val="002D1830"/>
    <w:rsid w:val="002D1C34"/>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D2C"/>
    <w:rsid w:val="00316D3C"/>
    <w:rsid w:val="00316D51"/>
    <w:rsid w:val="00316FD7"/>
    <w:rsid w:val="0031743A"/>
    <w:rsid w:val="00317793"/>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158"/>
    <w:rsid w:val="003643D7"/>
    <w:rsid w:val="00364547"/>
    <w:rsid w:val="00364A00"/>
    <w:rsid w:val="00364FB2"/>
    <w:rsid w:val="00365169"/>
    <w:rsid w:val="00365706"/>
    <w:rsid w:val="003657AB"/>
    <w:rsid w:val="00365973"/>
    <w:rsid w:val="003660B2"/>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8BE"/>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43A"/>
    <w:rsid w:val="003E6D00"/>
    <w:rsid w:val="003E6DD2"/>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FA4"/>
    <w:rsid w:val="004004B5"/>
    <w:rsid w:val="00400838"/>
    <w:rsid w:val="004009D2"/>
    <w:rsid w:val="004009DD"/>
    <w:rsid w:val="004015CA"/>
    <w:rsid w:val="004016E4"/>
    <w:rsid w:val="00401A4D"/>
    <w:rsid w:val="00401E59"/>
    <w:rsid w:val="00402841"/>
    <w:rsid w:val="004030A4"/>
    <w:rsid w:val="00403CBD"/>
    <w:rsid w:val="004041D3"/>
    <w:rsid w:val="00404825"/>
    <w:rsid w:val="0040588D"/>
    <w:rsid w:val="00406071"/>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2682"/>
    <w:rsid w:val="00422DBA"/>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582"/>
    <w:rsid w:val="0042764A"/>
    <w:rsid w:val="004276D3"/>
    <w:rsid w:val="00427700"/>
    <w:rsid w:val="00427C58"/>
    <w:rsid w:val="00427E8F"/>
    <w:rsid w:val="004304AD"/>
    <w:rsid w:val="00430BFC"/>
    <w:rsid w:val="00430D67"/>
    <w:rsid w:val="0043153F"/>
    <w:rsid w:val="00431BC4"/>
    <w:rsid w:val="00431E2B"/>
    <w:rsid w:val="004323D6"/>
    <w:rsid w:val="004327E4"/>
    <w:rsid w:val="00433AC6"/>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D2"/>
    <w:rsid w:val="00440AB8"/>
    <w:rsid w:val="00440C6F"/>
    <w:rsid w:val="00440F3A"/>
    <w:rsid w:val="0044137F"/>
    <w:rsid w:val="004417D5"/>
    <w:rsid w:val="00441E0E"/>
    <w:rsid w:val="00442A38"/>
    <w:rsid w:val="00442BF3"/>
    <w:rsid w:val="00442CC0"/>
    <w:rsid w:val="00442DB6"/>
    <w:rsid w:val="00443500"/>
    <w:rsid w:val="0044354D"/>
    <w:rsid w:val="0044367A"/>
    <w:rsid w:val="00443F21"/>
    <w:rsid w:val="004442ED"/>
    <w:rsid w:val="004450FF"/>
    <w:rsid w:val="004451B2"/>
    <w:rsid w:val="00445231"/>
    <w:rsid w:val="0044587B"/>
    <w:rsid w:val="00445B49"/>
    <w:rsid w:val="004461F0"/>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857"/>
    <w:rsid w:val="00456C9D"/>
    <w:rsid w:val="00456E15"/>
    <w:rsid w:val="00456E51"/>
    <w:rsid w:val="00457267"/>
    <w:rsid w:val="004575B6"/>
    <w:rsid w:val="00457821"/>
    <w:rsid w:val="00457858"/>
    <w:rsid w:val="00457C81"/>
    <w:rsid w:val="00460A28"/>
    <w:rsid w:val="00461104"/>
    <w:rsid w:val="0046125E"/>
    <w:rsid w:val="0046192F"/>
    <w:rsid w:val="00461B72"/>
    <w:rsid w:val="00461C84"/>
    <w:rsid w:val="00461CD4"/>
    <w:rsid w:val="004623A1"/>
    <w:rsid w:val="004629EB"/>
    <w:rsid w:val="00462C1B"/>
    <w:rsid w:val="00462F31"/>
    <w:rsid w:val="004630CB"/>
    <w:rsid w:val="00463AF8"/>
    <w:rsid w:val="00464148"/>
    <w:rsid w:val="0046446D"/>
    <w:rsid w:val="00464B4C"/>
    <w:rsid w:val="00464ED9"/>
    <w:rsid w:val="00465378"/>
    <w:rsid w:val="00466329"/>
    <w:rsid w:val="00466FA4"/>
    <w:rsid w:val="00466FEB"/>
    <w:rsid w:val="00467143"/>
    <w:rsid w:val="004673C7"/>
    <w:rsid w:val="00470170"/>
    <w:rsid w:val="00470E3B"/>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60C6"/>
    <w:rsid w:val="0047695B"/>
    <w:rsid w:val="00476C49"/>
    <w:rsid w:val="004804C6"/>
    <w:rsid w:val="0048096D"/>
    <w:rsid w:val="00480E94"/>
    <w:rsid w:val="00481B12"/>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565"/>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77AB"/>
    <w:rsid w:val="004A79E3"/>
    <w:rsid w:val="004B00E3"/>
    <w:rsid w:val="004B10B9"/>
    <w:rsid w:val="004B20A9"/>
    <w:rsid w:val="004B2CF7"/>
    <w:rsid w:val="004B2F07"/>
    <w:rsid w:val="004B35C8"/>
    <w:rsid w:val="004B393C"/>
    <w:rsid w:val="004B3A13"/>
    <w:rsid w:val="004B3A42"/>
    <w:rsid w:val="004B47A3"/>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094"/>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50A6"/>
    <w:rsid w:val="004D533B"/>
    <w:rsid w:val="004D541E"/>
    <w:rsid w:val="004D54C5"/>
    <w:rsid w:val="004D5E20"/>
    <w:rsid w:val="004D5EE7"/>
    <w:rsid w:val="004D62E5"/>
    <w:rsid w:val="004D6522"/>
    <w:rsid w:val="004D6850"/>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56F"/>
    <w:rsid w:val="00540691"/>
    <w:rsid w:val="00540756"/>
    <w:rsid w:val="00540A02"/>
    <w:rsid w:val="00540A1B"/>
    <w:rsid w:val="00541543"/>
    <w:rsid w:val="005416E8"/>
    <w:rsid w:val="0054224C"/>
    <w:rsid w:val="0054238E"/>
    <w:rsid w:val="00542601"/>
    <w:rsid w:val="005428E4"/>
    <w:rsid w:val="00542A21"/>
    <w:rsid w:val="00542E64"/>
    <w:rsid w:val="00543229"/>
    <w:rsid w:val="00543336"/>
    <w:rsid w:val="0054340B"/>
    <w:rsid w:val="00543ECF"/>
    <w:rsid w:val="0054414D"/>
    <w:rsid w:val="0054448E"/>
    <w:rsid w:val="0054633D"/>
    <w:rsid w:val="0054674B"/>
    <w:rsid w:val="00546B0A"/>
    <w:rsid w:val="00547335"/>
    <w:rsid w:val="00547499"/>
    <w:rsid w:val="0055093E"/>
    <w:rsid w:val="00550D41"/>
    <w:rsid w:val="005515AE"/>
    <w:rsid w:val="005517F9"/>
    <w:rsid w:val="005525D5"/>
    <w:rsid w:val="00552ACC"/>
    <w:rsid w:val="005531C2"/>
    <w:rsid w:val="0055344A"/>
    <w:rsid w:val="00553823"/>
    <w:rsid w:val="005538FB"/>
    <w:rsid w:val="005541AB"/>
    <w:rsid w:val="005541AC"/>
    <w:rsid w:val="00554265"/>
    <w:rsid w:val="00554751"/>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639"/>
    <w:rsid w:val="0056194A"/>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C22"/>
    <w:rsid w:val="00584C63"/>
    <w:rsid w:val="00585463"/>
    <w:rsid w:val="00585BA2"/>
    <w:rsid w:val="00586283"/>
    <w:rsid w:val="00587297"/>
    <w:rsid w:val="005876A0"/>
    <w:rsid w:val="0058776B"/>
    <w:rsid w:val="0058788F"/>
    <w:rsid w:val="00587D1D"/>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83B"/>
    <w:rsid w:val="005A6BA1"/>
    <w:rsid w:val="005A6C65"/>
    <w:rsid w:val="005A6CA5"/>
    <w:rsid w:val="005A76DE"/>
    <w:rsid w:val="005A7AF1"/>
    <w:rsid w:val="005A7C87"/>
    <w:rsid w:val="005B001C"/>
    <w:rsid w:val="005B0525"/>
    <w:rsid w:val="005B063C"/>
    <w:rsid w:val="005B0827"/>
    <w:rsid w:val="005B1067"/>
    <w:rsid w:val="005B1C94"/>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AE"/>
    <w:rsid w:val="005C5383"/>
    <w:rsid w:val="005C5B0A"/>
    <w:rsid w:val="005C5F8E"/>
    <w:rsid w:val="005C6D43"/>
    <w:rsid w:val="005C6D47"/>
    <w:rsid w:val="005C6F05"/>
    <w:rsid w:val="005C7086"/>
    <w:rsid w:val="005C78D7"/>
    <w:rsid w:val="005D03EA"/>
    <w:rsid w:val="005D0470"/>
    <w:rsid w:val="005D05B8"/>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B2"/>
    <w:rsid w:val="005D5130"/>
    <w:rsid w:val="005D58FB"/>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16B2A"/>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186"/>
    <w:rsid w:val="00634297"/>
    <w:rsid w:val="00634973"/>
    <w:rsid w:val="00634CC5"/>
    <w:rsid w:val="00634E0D"/>
    <w:rsid w:val="00635139"/>
    <w:rsid w:val="00635317"/>
    <w:rsid w:val="006358DE"/>
    <w:rsid w:val="006359A1"/>
    <w:rsid w:val="006367A1"/>
    <w:rsid w:val="00636A85"/>
    <w:rsid w:val="00636E2F"/>
    <w:rsid w:val="00637A05"/>
    <w:rsid w:val="00637A4C"/>
    <w:rsid w:val="00637E01"/>
    <w:rsid w:val="006408CC"/>
    <w:rsid w:val="00640B32"/>
    <w:rsid w:val="00641114"/>
    <w:rsid w:val="00641E71"/>
    <w:rsid w:val="00641E8B"/>
    <w:rsid w:val="0064229D"/>
    <w:rsid w:val="0064234D"/>
    <w:rsid w:val="006426A1"/>
    <w:rsid w:val="00642EFB"/>
    <w:rsid w:val="00643397"/>
    <w:rsid w:val="006434A3"/>
    <w:rsid w:val="00643958"/>
    <w:rsid w:val="00644594"/>
    <w:rsid w:val="00645019"/>
    <w:rsid w:val="00645417"/>
    <w:rsid w:val="006456F4"/>
    <w:rsid w:val="0064621A"/>
    <w:rsid w:val="006465AC"/>
    <w:rsid w:val="00647AAF"/>
    <w:rsid w:val="00647C9F"/>
    <w:rsid w:val="00647D20"/>
    <w:rsid w:val="00647D3C"/>
    <w:rsid w:val="006505B0"/>
    <w:rsid w:val="0065095D"/>
    <w:rsid w:val="00650BFE"/>
    <w:rsid w:val="00650D50"/>
    <w:rsid w:val="00651849"/>
    <w:rsid w:val="006519F2"/>
    <w:rsid w:val="0065287D"/>
    <w:rsid w:val="006528E9"/>
    <w:rsid w:val="00652D00"/>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502E"/>
    <w:rsid w:val="006753C0"/>
    <w:rsid w:val="006755B2"/>
    <w:rsid w:val="00675DA9"/>
    <w:rsid w:val="00675F94"/>
    <w:rsid w:val="00675FA6"/>
    <w:rsid w:val="006766B0"/>
    <w:rsid w:val="0067675F"/>
    <w:rsid w:val="00676B15"/>
    <w:rsid w:val="00676F63"/>
    <w:rsid w:val="00676FA3"/>
    <w:rsid w:val="00677B6B"/>
    <w:rsid w:val="0068054B"/>
    <w:rsid w:val="00680AA9"/>
    <w:rsid w:val="00680ECF"/>
    <w:rsid w:val="00680F87"/>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3B1"/>
    <w:rsid w:val="00697817"/>
    <w:rsid w:val="00697A04"/>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7E8"/>
    <w:rsid w:val="006C23E2"/>
    <w:rsid w:val="006C2581"/>
    <w:rsid w:val="006C25C2"/>
    <w:rsid w:val="006C27F5"/>
    <w:rsid w:val="006C3191"/>
    <w:rsid w:val="006C3575"/>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6A1"/>
    <w:rsid w:val="006E4A33"/>
    <w:rsid w:val="006E4C69"/>
    <w:rsid w:val="006E4DC5"/>
    <w:rsid w:val="006E5C0E"/>
    <w:rsid w:val="006E5C95"/>
    <w:rsid w:val="006E64F7"/>
    <w:rsid w:val="006E6D11"/>
    <w:rsid w:val="006E6DC6"/>
    <w:rsid w:val="006E702A"/>
    <w:rsid w:val="006E70F9"/>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93F"/>
    <w:rsid w:val="00702A56"/>
    <w:rsid w:val="00702B63"/>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38F2"/>
    <w:rsid w:val="00713A18"/>
    <w:rsid w:val="00714222"/>
    <w:rsid w:val="00714466"/>
    <w:rsid w:val="007144C6"/>
    <w:rsid w:val="007148EB"/>
    <w:rsid w:val="00714C29"/>
    <w:rsid w:val="00714FF5"/>
    <w:rsid w:val="00715564"/>
    <w:rsid w:val="007158C4"/>
    <w:rsid w:val="007158D6"/>
    <w:rsid w:val="00715A1C"/>
    <w:rsid w:val="00715DAD"/>
    <w:rsid w:val="007160EF"/>
    <w:rsid w:val="00716221"/>
    <w:rsid w:val="0071635C"/>
    <w:rsid w:val="00716587"/>
    <w:rsid w:val="007167E5"/>
    <w:rsid w:val="00716836"/>
    <w:rsid w:val="00716A40"/>
    <w:rsid w:val="00716AEA"/>
    <w:rsid w:val="00716BB8"/>
    <w:rsid w:val="00716F59"/>
    <w:rsid w:val="0071753A"/>
    <w:rsid w:val="00717608"/>
    <w:rsid w:val="00717C0B"/>
    <w:rsid w:val="00720503"/>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AFA"/>
    <w:rsid w:val="00727EC8"/>
    <w:rsid w:val="007305B0"/>
    <w:rsid w:val="00730F48"/>
    <w:rsid w:val="0073144E"/>
    <w:rsid w:val="00731494"/>
    <w:rsid w:val="007315CF"/>
    <w:rsid w:val="0073170D"/>
    <w:rsid w:val="0073173D"/>
    <w:rsid w:val="00732232"/>
    <w:rsid w:val="00732298"/>
    <w:rsid w:val="007322A5"/>
    <w:rsid w:val="007322B9"/>
    <w:rsid w:val="00732C39"/>
    <w:rsid w:val="0073332E"/>
    <w:rsid w:val="007348CD"/>
    <w:rsid w:val="0073511F"/>
    <w:rsid w:val="007353EB"/>
    <w:rsid w:val="00735532"/>
    <w:rsid w:val="00735B05"/>
    <w:rsid w:val="007364B2"/>
    <w:rsid w:val="007364FB"/>
    <w:rsid w:val="00736598"/>
    <w:rsid w:val="00736F4B"/>
    <w:rsid w:val="0073704B"/>
    <w:rsid w:val="00737151"/>
    <w:rsid w:val="00737399"/>
    <w:rsid w:val="00737516"/>
    <w:rsid w:val="0073756D"/>
    <w:rsid w:val="00737A4A"/>
    <w:rsid w:val="00740409"/>
    <w:rsid w:val="007406B9"/>
    <w:rsid w:val="0074096B"/>
    <w:rsid w:val="00740A0C"/>
    <w:rsid w:val="00740ACD"/>
    <w:rsid w:val="00740D63"/>
    <w:rsid w:val="00741B00"/>
    <w:rsid w:val="007423B1"/>
    <w:rsid w:val="00742482"/>
    <w:rsid w:val="007426A4"/>
    <w:rsid w:val="0074295F"/>
    <w:rsid w:val="00743669"/>
    <w:rsid w:val="00743BDD"/>
    <w:rsid w:val="00743D6C"/>
    <w:rsid w:val="007441BF"/>
    <w:rsid w:val="00744482"/>
    <w:rsid w:val="007445B4"/>
    <w:rsid w:val="00744F7A"/>
    <w:rsid w:val="00744FBD"/>
    <w:rsid w:val="007452FF"/>
    <w:rsid w:val="00745581"/>
    <w:rsid w:val="007455B8"/>
    <w:rsid w:val="00745E92"/>
    <w:rsid w:val="00746142"/>
    <w:rsid w:val="00747B0E"/>
    <w:rsid w:val="00747BAB"/>
    <w:rsid w:val="00747BD6"/>
    <w:rsid w:val="00750181"/>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3F7D"/>
    <w:rsid w:val="00754885"/>
    <w:rsid w:val="00754D64"/>
    <w:rsid w:val="0075616C"/>
    <w:rsid w:val="0075637D"/>
    <w:rsid w:val="00756884"/>
    <w:rsid w:val="00756D22"/>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B3"/>
    <w:rsid w:val="0076334E"/>
    <w:rsid w:val="0076341C"/>
    <w:rsid w:val="00763514"/>
    <w:rsid w:val="007639B0"/>
    <w:rsid w:val="007639C5"/>
    <w:rsid w:val="00763A49"/>
    <w:rsid w:val="00763C46"/>
    <w:rsid w:val="0076411A"/>
    <w:rsid w:val="007641A0"/>
    <w:rsid w:val="007642BE"/>
    <w:rsid w:val="0076430C"/>
    <w:rsid w:val="00765352"/>
    <w:rsid w:val="00765838"/>
    <w:rsid w:val="00765846"/>
    <w:rsid w:val="00765E93"/>
    <w:rsid w:val="00766396"/>
    <w:rsid w:val="007666E5"/>
    <w:rsid w:val="007667F6"/>
    <w:rsid w:val="00766BB0"/>
    <w:rsid w:val="00766F9C"/>
    <w:rsid w:val="00767363"/>
    <w:rsid w:val="007679E3"/>
    <w:rsid w:val="00770FF8"/>
    <w:rsid w:val="00771652"/>
    <w:rsid w:val="0077189F"/>
    <w:rsid w:val="007718E6"/>
    <w:rsid w:val="00771B5E"/>
    <w:rsid w:val="00771CCA"/>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9CC"/>
    <w:rsid w:val="00787AE9"/>
    <w:rsid w:val="00787D0B"/>
    <w:rsid w:val="007904C9"/>
    <w:rsid w:val="00790567"/>
    <w:rsid w:val="00790613"/>
    <w:rsid w:val="00790647"/>
    <w:rsid w:val="00790776"/>
    <w:rsid w:val="00790CF9"/>
    <w:rsid w:val="007911C3"/>
    <w:rsid w:val="007917F2"/>
    <w:rsid w:val="00791852"/>
    <w:rsid w:val="007920FD"/>
    <w:rsid w:val="0079260C"/>
    <w:rsid w:val="007927B7"/>
    <w:rsid w:val="00792952"/>
    <w:rsid w:val="00792AB2"/>
    <w:rsid w:val="00793702"/>
    <w:rsid w:val="00793799"/>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F83"/>
    <w:rsid w:val="007A2BA9"/>
    <w:rsid w:val="007A3071"/>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205"/>
    <w:rsid w:val="007B555E"/>
    <w:rsid w:val="007B5D98"/>
    <w:rsid w:val="007B686F"/>
    <w:rsid w:val="007B6A1C"/>
    <w:rsid w:val="007B6B1A"/>
    <w:rsid w:val="007B6B25"/>
    <w:rsid w:val="007B704D"/>
    <w:rsid w:val="007B7792"/>
    <w:rsid w:val="007B7B67"/>
    <w:rsid w:val="007C0E61"/>
    <w:rsid w:val="007C0F5F"/>
    <w:rsid w:val="007C176D"/>
    <w:rsid w:val="007C26CA"/>
    <w:rsid w:val="007C316C"/>
    <w:rsid w:val="007C3CEB"/>
    <w:rsid w:val="007C466A"/>
    <w:rsid w:val="007C469C"/>
    <w:rsid w:val="007C4EEF"/>
    <w:rsid w:val="007C4F10"/>
    <w:rsid w:val="007C51A6"/>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C33"/>
    <w:rsid w:val="007D5AE9"/>
    <w:rsid w:val="007D5D9C"/>
    <w:rsid w:val="007D6740"/>
    <w:rsid w:val="007D6876"/>
    <w:rsid w:val="007D6942"/>
    <w:rsid w:val="007D6D09"/>
    <w:rsid w:val="007D7FCE"/>
    <w:rsid w:val="007E0109"/>
    <w:rsid w:val="007E09BE"/>
    <w:rsid w:val="007E1A3A"/>
    <w:rsid w:val="007E1C3B"/>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0E1C"/>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0780F"/>
    <w:rsid w:val="008101E1"/>
    <w:rsid w:val="008102DE"/>
    <w:rsid w:val="00810FAA"/>
    <w:rsid w:val="00810FD9"/>
    <w:rsid w:val="0081110B"/>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52B3"/>
    <w:rsid w:val="00825AF8"/>
    <w:rsid w:val="00825C65"/>
    <w:rsid w:val="00825D09"/>
    <w:rsid w:val="00825DBE"/>
    <w:rsid w:val="00825E95"/>
    <w:rsid w:val="008261A1"/>
    <w:rsid w:val="00826D49"/>
    <w:rsid w:val="00826D5B"/>
    <w:rsid w:val="00826D7F"/>
    <w:rsid w:val="00826E3C"/>
    <w:rsid w:val="00826EE2"/>
    <w:rsid w:val="00827635"/>
    <w:rsid w:val="00830066"/>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F2"/>
    <w:rsid w:val="00836B09"/>
    <w:rsid w:val="0083745D"/>
    <w:rsid w:val="00837AE8"/>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863"/>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38EF"/>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C9C"/>
    <w:rsid w:val="00871D16"/>
    <w:rsid w:val="00872451"/>
    <w:rsid w:val="00873311"/>
    <w:rsid w:val="00873A36"/>
    <w:rsid w:val="00873FA0"/>
    <w:rsid w:val="0087440D"/>
    <w:rsid w:val="00874669"/>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03"/>
    <w:rsid w:val="008808C9"/>
    <w:rsid w:val="00880C83"/>
    <w:rsid w:val="00881CF4"/>
    <w:rsid w:val="00881D25"/>
    <w:rsid w:val="00881E9E"/>
    <w:rsid w:val="008821C1"/>
    <w:rsid w:val="0088224B"/>
    <w:rsid w:val="00882912"/>
    <w:rsid w:val="00882CDC"/>
    <w:rsid w:val="00882DD4"/>
    <w:rsid w:val="008834FF"/>
    <w:rsid w:val="00883A2C"/>
    <w:rsid w:val="00883D63"/>
    <w:rsid w:val="00884145"/>
    <w:rsid w:val="008843D4"/>
    <w:rsid w:val="00885379"/>
    <w:rsid w:val="00885781"/>
    <w:rsid w:val="008859F5"/>
    <w:rsid w:val="00885B0D"/>
    <w:rsid w:val="00885C1F"/>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59F2"/>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92"/>
    <w:rsid w:val="008C5A8C"/>
    <w:rsid w:val="008C5B19"/>
    <w:rsid w:val="008C63ED"/>
    <w:rsid w:val="008C649F"/>
    <w:rsid w:val="008C69A5"/>
    <w:rsid w:val="008C751F"/>
    <w:rsid w:val="008C7906"/>
    <w:rsid w:val="008C79D4"/>
    <w:rsid w:val="008C7BD1"/>
    <w:rsid w:val="008D0684"/>
    <w:rsid w:val="008D07C9"/>
    <w:rsid w:val="008D0A34"/>
    <w:rsid w:val="008D0D87"/>
    <w:rsid w:val="008D1123"/>
    <w:rsid w:val="008D17E8"/>
    <w:rsid w:val="008D1959"/>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D3B"/>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884"/>
    <w:rsid w:val="00917A61"/>
    <w:rsid w:val="00917B7B"/>
    <w:rsid w:val="00920519"/>
    <w:rsid w:val="009207E6"/>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B93"/>
    <w:rsid w:val="009574D1"/>
    <w:rsid w:val="00957524"/>
    <w:rsid w:val="00957B17"/>
    <w:rsid w:val="00960A84"/>
    <w:rsid w:val="00960D8B"/>
    <w:rsid w:val="0096176D"/>
    <w:rsid w:val="009618C2"/>
    <w:rsid w:val="00962A1B"/>
    <w:rsid w:val="00963006"/>
    <w:rsid w:val="009637DA"/>
    <w:rsid w:val="0096382D"/>
    <w:rsid w:val="00963B64"/>
    <w:rsid w:val="00963FE0"/>
    <w:rsid w:val="0096411F"/>
    <w:rsid w:val="0096462B"/>
    <w:rsid w:val="00965022"/>
    <w:rsid w:val="00965D9F"/>
    <w:rsid w:val="009666F3"/>
    <w:rsid w:val="00966823"/>
    <w:rsid w:val="00966EA0"/>
    <w:rsid w:val="00967282"/>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150"/>
    <w:rsid w:val="009804F5"/>
    <w:rsid w:val="009805A6"/>
    <w:rsid w:val="00980604"/>
    <w:rsid w:val="00980E1D"/>
    <w:rsid w:val="00981A1D"/>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989"/>
    <w:rsid w:val="00991C51"/>
    <w:rsid w:val="00991FB3"/>
    <w:rsid w:val="009927A3"/>
    <w:rsid w:val="009927DE"/>
    <w:rsid w:val="00992D4A"/>
    <w:rsid w:val="00992F16"/>
    <w:rsid w:val="009931EC"/>
    <w:rsid w:val="00993469"/>
    <w:rsid w:val="0099382E"/>
    <w:rsid w:val="00993F5A"/>
    <w:rsid w:val="0099409B"/>
    <w:rsid w:val="009943C4"/>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1E5C"/>
    <w:rsid w:val="009A216F"/>
    <w:rsid w:val="009A2387"/>
    <w:rsid w:val="009A2393"/>
    <w:rsid w:val="009A2945"/>
    <w:rsid w:val="009A2D2B"/>
    <w:rsid w:val="009A3037"/>
    <w:rsid w:val="009A3353"/>
    <w:rsid w:val="009A38DB"/>
    <w:rsid w:val="009A3AEA"/>
    <w:rsid w:val="009A3FC7"/>
    <w:rsid w:val="009A4CFC"/>
    <w:rsid w:val="009A576B"/>
    <w:rsid w:val="009A5964"/>
    <w:rsid w:val="009A5C7B"/>
    <w:rsid w:val="009A6710"/>
    <w:rsid w:val="009A7062"/>
    <w:rsid w:val="009A7A16"/>
    <w:rsid w:val="009A7F82"/>
    <w:rsid w:val="009B00AC"/>
    <w:rsid w:val="009B0307"/>
    <w:rsid w:val="009B038C"/>
    <w:rsid w:val="009B074A"/>
    <w:rsid w:val="009B0B4D"/>
    <w:rsid w:val="009B0D2B"/>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DB5"/>
    <w:rsid w:val="009C2006"/>
    <w:rsid w:val="009C2B5B"/>
    <w:rsid w:val="009C2C3D"/>
    <w:rsid w:val="009C2CAC"/>
    <w:rsid w:val="009C2CAE"/>
    <w:rsid w:val="009C35CE"/>
    <w:rsid w:val="009C3B0F"/>
    <w:rsid w:val="009C3B68"/>
    <w:rsid w:val="009C3E1D"/>
    <w:rsid w:val="009C40AE"/>
    <w:rsid w:val="009C4BE8"/>
    <w:rsid w:val="009C4D88"/>
    <w:rsid w:val="009C585A"/>
    <w:rsid w:val="009C6035"/>
    <w:rsid w:val="009C64D3"/>
    <w:rsid w:val="009C65EE"/>
    <w:rsid w:val="009C6961"/>
    <w:rsid w:val="009C6AB0"/>
    <w:rsid w:val="009C6F4B"/>
    <w:rsid w:val="009C7AC6"/>
    <w:rsid w:val="009C7DF5"/>
    <w:rsid w:val="009C7F37"/>
    <w:rsid w:val="009D007A"/>
    <w:rsid w:val="009D019D"/>
    <w:rsid w:val="009D078A"/>
    <w:rsid w:val="009D0BF1"/>
    <w:rsid w:val="009D0F8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83E"/>
    <w:rsid w:val="009E0930"/>
    <w:rsid w:val="009E0B83"/>
    <w:rsid w:val="009E15D9"/>
    <w:rsid w:val="009E1FEE"/>
    <w:rsid w:val="009E20F9"/>
    <w:rsid w:val="009E2158"/>
    <w:rsid w:val="009E2C04"/>
    <w:rsid w:val="009E3314"/>
    <w:rsid w:val="009E362E"/>
    <w:rsid w:val="009E3CDD"/>
    <w:rsid w:val="009E3EDB"/>
    <w:rsid w:val="009E41E4"/>
    <w:rsid w:val="009E537E"/>
    <w:rsid w:val="009E5F23"/>
    <w:rsid w:val="009E60E3"/>
    <w:rsid w:val="009E7002"/>
    <w:rsid w:val="009E7099"/>
    <w:rsid w:val="009E7EB5"/>
    <w:rsid w:val="009F0221"/>
    <w:rsid w:val="009F061D"/>
    <w:rsid w:val="009F0DBA"/>
    <w:rsid w:val="009F0FD9"/>
    <w:rsid w:val="009F1047"/>
    <w:rsid w:val="009F1353"/>
    <w:rsid w:val="009F143F"/>
    <w:rsid w:val="009F15E7"/>
    <w:rsid w:val="009F1D21"/>
    <w:rsid w:val="009F2134"/>
    <w:rsid w:val="009F2367"/>
    <w:rsid w:val="009F273F"/>
    <w:rsid w:val="009F3668"/>
    <w:rsid w:val="009F37EC"/>
    <w:rsid w:val="009F4849"/>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82F"/>
    <w:rsid w:val="00A018B1"/>
    <w:rsid w:val="00A01ED4"/>
    <w:rsid w:val="00A0210E"/>
    <w:rsid w:val="00A02114"/>
    <w:rsid w:val="00A0216C"/>
    <w:rsid w:val="00A02464"/>
    <w:rsid w:val="00A02586"/>
    <w:rsid w:val="00A025E3"/>
    <w:rsid w:val="00A02DE1"/>
    <w:rsid w:val="00A04093"/>
    <w:rsid w:val="00A044AD"/>
    <w:rsid w:val="00A04763"/>
    <w:rsid w:val="00A047B5"/>
    <w:rsid w:val="00A04952"/>
    <w:rsid w:val="00A04C50"/>
    <w:rsid w:val="00A04CB2"/>
    <w:rsid w:val="00A04E79"/>
    <w:rsid w:val="00A055AE"/>
    <w:rsid w:val="00A057A0"/>
    <w:rsid w:val="00A05C12"/>
    <w:rsid w:val="00A05DD8"/>
    <w:rsid w:val="00A060BE"/>
    <w:rsid w:val="00A066C1"/>
    <w:rsid w:val="00A06797"/>
    <w:rsid w:val="00A06A19"/>
    <w:rsid w:val="00A06EC4"/>
    <w:rsid w:val="00A070A1"/>
    <w:rsid w:val="00A079F2"/>
    <w:rsid w:val="00A07D2C"/>
    <w:rsid w:val="00A106FA"/>
    <w:rsid w:val="00A10C4E"/>
    <w:rsid w:val="00A116B8"/>
    <w:rsid w:val="00A11D86"/>
    <w:rsid w:val="00A12487"/>
    <w:rsid w:val="00A125D9"/>
    <w:rsid w:val="00A126C7"/>
    <w:rsid w:val="00A132FA"/>
    <w:rsid w:val="00A13401"/>
    <w:rsid w:val="00A14779"/>
    <w:rsid w:val="00A14806"/>
    <w:rsid w:val="00A1504A"/>
    <w:rsid w:val="00A15CC4"/>
    <w:rsid w:val="00A16BC1"/>
    <w:rsid w:val="00A17373"/>
    <w:rsid w:val="00A175CD"/>
    <w:rsid w:val="00A177A2"/>
    <w:rsid w:val="00A17E58"/>
    <w:rsid w:val="00A2058E"/>
    <w:rsid w:val="00A20E64"/>
    <w:rsid w:val="00A212CC"/>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0A4"/>
    <w:rsid w:val="00A253E5"/>
    <w:rsid w:val="00A25583"/>
    <w:rsid w:val="00A25B05"/>
    <w:rsid w:val="00A26240"/>
    <w:rsid w:val="00A26596"/>
    <w:rsid w:val="00A26D4C"/>
    <w:rsid w:val="00A27F5A"/>
    <w:rsid w:val="00A30775"/>
    <w:rsid w:val="00A30948"/>
    <w:rsid w:val="00A31350"/>
    <w:rsid w:val="00A31607"/>
    <w:rsid w:val="00A317DA"/>
    <w:rsid w:val="00A31BA3"/>
    <w:rsid w:val="00A31DC5"/>
    <w:rsid w:val="00A32AEA"/>
    <w:rsid w:val="00A33C73"/>
    <w:rsid w:val="00A33E5D"/>
    <w:rsid w:val="00A34800"/>
    <w:rsid w:val="00A34E7F"/>
    <w:rsid w:val="00A3549B"/>
    <w:rsid w:val="00A35900"/>
    <w:rsid w:val="00A35B15"/>
    <w:rsid w:val="00A35CED"/>
    <w:rsid w:val="00A361D3"/>
    <w:rsid w:val="00A36697"/>
    <w:rsid w:val="00A368CC"/>
    <w:rsid w:val="00A378EB"/>
    <w:rsid w:val="00A37D3B"/>
    <w:rsid w:val="00A406C0"/>
    <w:rsid w:val="00A407CD"/>
    <w:rsid w:val="00A40D84"/>
    <w:rsid w:val="00A40EA6"/>
    <w:rsid w:val="00A41593"/>
    <w:rsid w:val="00A418AE"/>
    <w:rsid w:val="00A41BDB"/>
    <w:rsid w:val="00A41D7F"/>
    <w:rsid w:val="00A421F1"/>
    <w:rsid w:val="00A425D7"/>
    <w:rsid w:val="00A42E30"/>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E78"/>
    <w:rsid w:val="00A570F0"/>
    <w:rsid w:val="00A57489"/>
    <w:rsid w:val="00A57743"/>
    <w:rsid w:val="00A57D6A"/>
    <w:rsid w:val="00A600D5"/>
    <w:rsid w:val="00A60645"/>
    <w:rsid w:val="00A606E6"/>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70033"/>
    <w:rsid w:val="00A70317"/>
    <w:rsid w:val="00A70436"/>
    <w:rsid w:val="00A7095B"/>
    <w:rsid w:val="00A70DD6"/>
    <w:rsid w:val="00A710EA"/>
    <w:rsid w:val="00A71383"/>
    <w:rsid w:val="00A7166D"/>
    <w:rsid w:val="00A71E9C"/>
    <w:rsid w:val="00A7394F"/>
    <w:rsid w:val="00A74281"/>
    <w:rsid w:val="00A74C7D"/>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ADF"/>
    <w:rsid w:val="00A85F0F"/>
    <w:rsid w:val="00A86191"/>
    <w:rsid w:val="00A86297"/>
    <w:rsid w:val="00A86CBE"/>
    <w:rsid w:val="00A86D51"/>
    <w:rsid w:val="00A86D6D"/>
    <w:rsid w:val="00A86DEA"/>
    <w:rsid w:val="00A87313"/>
    <w:rsid w:val="00A9004C"/>
    <w:rsid w:val="00A90804"/>
    <w:rsid w:val="00A90F5C"/>
    <w:rsid w:val="00A91069"/>
    <w:rsid w:val="00A91F0A"/>
    <w:rsid w:val="00A924E4"/>
    <w:rsid w:val="00A92682"/>
    <w:rsid w:val="00A92A54"/>
    <w:rsid w:val="00A9311D"/>
    <w:rsid w:val="00A931FB"/>
    <w:rsid w:val="00A932C1"/>
    <w:rsid w:val="00A93E2D"/>
    <w:rsid w:val="00A93F52"/>
    <w:rsid w:val="00A95314"/>
    <w:rsid w:val="00A95697"/>
    <w:rsid w:val="00A95DB6"/>
    <w:rsid w:val="00A95E07"/>
    <w:rsid w:val="00A964D1"/>
    <w:rsid w:val="00A96A83"/>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30AF"/>
    <w:rsid w:val="00AC310C"/>
    <w:rsid w:val="00AC349F"/>
    <w:rsid w:val="00AC34A9"/>
    <w:rsid w:val="00AC35DB"/>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17BF"/>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719"/>
    <w:rsid w:val="00AD7F78"/>
    <w:rsid w:val="00AE04CC"/>
    <w:rsid w:val="00AE0681"/>
    <w:rsid w:val="00AE071D"/>
    <w:rsid w:val="00AE092C"/>
    <w:rsid w:val="00AE0ADB"/>
    <w:rsid w:val="00AE0E12"/>
    <w:rsid w:val="00AE13F6"/>
    <w:rsid w:val="00AE1965"/>
    <w:rsid w:val="00AE1C43"/>
    <w:rsid w:val="00AE278B"/>
    <w:rsid w:val="00AE2A86"/>
    <w:rsid w:val="00AE2CDE"/>
    <w:rsid w:val="00AE3081"/>
    <w:rsid w:val="00AE32D6"/>
    <w:rsid w:val="00AE369C"/>
    <w:rsid w:val="00AE3A69"/>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127"/>
    <w:rsid w:val="00AE7251"/>
    <w:rsid w:val="00AE78F2"/>
    <w:rsid w:val="00AE7D95"/>
    <w:rsid w:val="00AE7EBE"/>
    <w:rsid w:val="00AF03CE"/>
    <w:rsid w:val="00AF03E5"/>
    <w:rsid w:val="00AF090A"/>
    <w:rsid w:val="00AF0B8C"/>
    <w:rsid w:val="00AF191A"/>
    <w:rsid w:val="00AF22E6"/>
    <w:rsid w:val="00AF2845"/>
    <w:rsid w:val="00AF343A"/>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705A"/>
    <w:rsid w:val="00B0706E"/>
    <w:rsid w:val="00B1019B"/>
    <w:rsid w:val="00B108AE"/>
    <w:rsid w:val="00B10900"/>
    <w:rsid w:val="00B1095A"/>
    <w:rsid w:val="00B116F8"/>
    <w:rsid w:val="00B12101"/>
    <w:rsid w:val="00B12545"/>
    <w:rsid w:val="00B1281F"/>
    <w:rsid w:val="00B12AC4"/>
    <w:rsid w:val="00B12C12"/>
    <w:rsid w:val="00B12E46"/>
    <w:rsid w:val="00B13371"/>
    <w:rsid w:val="00B13B8E"/>
    <w:rsid w:val="00B13F66"/>
    <w:rsid w:val="00B1430E"/>
    <w:rsid w:val="00B144BB"/>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733"/>
    <w:rsid w:val="00B40769"/>
    <w:rsid w:val="00B41305"/>
    <w:rsid w:val="00B42131"/>
    <w:rsid w:val="00B4298B"/>
    <w:rsid w:val="00B42B64"/>
    <w:rsid w:val="00B42E2B"/>
    <w:rsid w:val="00B43189"/>
    <w:rsid w:val="00B431CF"/>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1ED"/>
    <w:rsid w:val="00B5380D"/>
    <w:rsid w:val="00B53E83"/>
    <w:rsid w:val="00B54144"/>
    <w:rsid w:val="00B54352"/>
    <w:rsid w:val="00B54442"/>
    <w:rsid w:val="00B54968"/>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327D"/>
    <w:rsid w:val="00B837C1"/>
    <w:rsid w:val="00B83800"/>
    <w:rsid w:val="00B83C2A"/>
    <w:rsid w:val="00B83CD1"/>
    <w:rsid w:val="00B844D6"/>
    <w:rsid w:val="00B846D6"/>
    <w:rsid w:val="00B84B98"/>
    <w:rsid w:val="00B84C1D"/>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0AD3"/>
    <w:rsid w:val="00B91728"/>
    <w:rsid w:val="00B91AD3"/>
    <w:rsid w:val="00B91D6F"/>
    <w:rsid w:val="00B91E37"/>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1CE"/>
    <w:rsid w:val="00BB5431"/>
    <w:rsid w:val="00BB5E0F"/>
    <w:rsid w:val="00BB5E72"/>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7427"/>
    <w:rsid w:val="00BD75BF"/>
    <w:rsid w:val="00BD7E15"/>
    <w:rsid w:val="00BE032A"/>
    <w:rsid w:val="00BE05F8"/>
    <w:rsid w:val="00BE06EF"/>
    <w:rsid w:val="00BE0891"/>
    <w:rsid w:val="00BE19B6"/>
    <w:rsid w:val="00BE1CAE"/>
    <w:rsid w:val="00BE1ED7"/>
    <w:rsid w:val="00BE2EC6"/>
    <w:rsid w:val="00BE353B"/>
    <w:rsid w:val="00BE4154"/>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ED0"/>
    <w:rsid w:val="00BF45EA"/>
    <w:rsid w:val="00BF4601"/>
    <w:rsid w:val="00BF4D1B"/>
    <w:rsid w:val="00BF4DBD"/>
    <w:rsid w:val="00BF501E"/>
    <w:rsid w:val="00BF6153"/>
    <w:rsid w:val="00BF675B"/>
    <w:rsid w:val="00BF68B1"/>
    <w:rsid w:val="00BF71A3"/>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3F19"/>
    <w:rsid w:val="00C141AA"/>
    <w:rsid w:val="00C14267"/>
    <w:rsid w:val="00C143C3"/>
    <w:rsid w:val="00C157B4"/>
    <w:rsid w:val="00C15E36"/>
    <w:rsid w:val="00C160CE"/>
    <w:rsid w:val="00C160EF"/>
    <w:rsid w:val="00C163F7"/>
    <w:rsid w:val="00C16D8E"/>
    <w:rsid w:val="00C17407"/>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42E"/>
    <w:rsid w:val="00C25513"/>
    <w:rsid w:val="00C2559E"/>
    <w:rsid w:val="00C259F7"/>
    <w:rsid w:val="00C266D8"/>
    <w:rsid w:val="00C2690C"/>
    <w:rsid w:val="00C26AB6"/>
    <w:rsid w:val="00C26B61"/>
    <w:rsid w:val="00C26DFD"/>
    <w:rsid w:val="00C274A4"/>
    <w:rsid w:val="00C274FC"/>
    <w:rsid w:val="00C275EE"/>
    <w:rsid w:val="00C277FE"/>
    <w:rsid w:val="00C27E3D"/>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50F5"/>
    <w:rsid w:val="00C451E5"/>
    <w:rsid w:val="00C45479"/>
    <w:rsid w:val="00C45A9C"/>
    <w:rsid w:val="00C46547"/>
    <w:rsid w:val="00C46685"/>
    <w:rsid w:val="00C471A8"/>
    <w:rsid w:val="00C472D8"/>
    <w:rsid w:val="00C473E3"/>
    <w:rsid w:val="00C477C0"/>
    <w:rsid w:val="00C47B6F"/>
    <w:rsid w:val="00C47D3B"/>
    <w:rsid w:val="00C50737"/>
    <w:rsid w:val="00C50815"/>
    <w:rsid w:val="00C50C77"/>
    <w:rsid w:val="00C51CFB"/>
    <w:rsid w:val="00C5212B"/>
    <w:rsid w:val="00C52184"/>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A14"/>
    <w:rsid w:val="00C73BE8"/>
    <w:rsid w:val="00C73D67"/>
    <w:rsid w:val="00C73E0A"/>
    <w:rsid w:val="00C73F3F"/>
    <w:rsid w:val="00C7484A"/>
    <w:rsid w:val="00C74876"/>
    <w:rsid w:val="00C74A6C"/>
    <w:rsid w:val="00C75483"/>
    <w:rsid w:val="00C75E6A"/>
    <w:rsid w:val="00C76CF7"/>
    <w:rsid w:val="00C778A3"/>
    <w:rsid w:val="00C802B9"/>
    <w:rsid w:val="00C8095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540F"/>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70C"/>
    <w:rsid w:val="00CA7C5F"/>
    <w:rsid w:val="00CA7F50"/>
    <w:rsid w:val="00CB0558"/>
    <w:rsid w:val="00CB0937"/>
    <w:rsid w:val="00CB0C16"/>
    <w:rsid w:val="00CB131A"/>
    <w:rsid w:val="00CB1323"/>
    <w:rsid w:val="00CB1838"/>
    <w:rsid w:val="00CB1881"/>
    <w:rsid w:val="00CB189C"/>
    <w:rsid w:val="00CB1999"/>
    <w:rsid w:val="00CB1B32"/>
    <w:rsid w:val="00CB1D00"/>
    <w:rsid w:val="00CB2073"/>
    <w:rsid w:val="00CB2279"/>
    <w:rsid w:val="00CB285E"/>
    <w:rsid w:val="00CB2AD3"/>
    <w:rsid w:val="00CB307E"/>
    <w:rsid w:val="00CB344C"/>
    <w:rsid w:val="00CB4848"/>
    <w:rsid w:val="00CB4953"/>
    <w:rsid w:val="00CB4CD8"/>
    <w:rsid w:val="00CB6101"/>
    <w:rsid w:val="00CB6731"/>
    <w:rsid w:val="00CB6830"/>
    <w:rsid w:val="00CB7E6D"/>
    <w:rsid w:val="00CB7EA2"/>
    <w:rsid w:val="00CB7F72"/>
    <w:rsid w:val="00CC0019"/>
    <w:rsid w:val="00CC017F"/>
    <w:rsid w:val="00CC01B3"/>
    <w:rsid w:val="00CC0C10"/>
    <w:rsid w:val="00CC0D2A"/>
    <w:rsid w:val="00CC1152"/>
    <w:rsid w:val="00CC152A"/>
    <w:rsid w:val="00CC156C"/>
    <w:rsid w:val="00CC18FB"/>
    <w:rsid w:val="00CC1B3A"/>
    <w:rsid w:val="00CC241B"/>
    <w:rsid w:val="00CC24C7"/>
    <w:rsid w:val="00CC258B"/>
    <w:rsid w:val="00CC37BC"/>
    <w:rsid w:val="00CC485A"/>
    <w:rsid w:val="00CC4B53"/>
    <w:rsid w:val="00CC553A"/>
    <w:rsid w:val="00CC5B37"/>
    <w:rsid w:val="00CC5E92"/>
    <w:rsid w:val="00CC66C0"/>
    <w:rsid w:val="00CC6807"/>
    <w:rsid w:val="00CC68F2"/>
    <w:rsid w:val="00CC6A5C"/>
    <w:rsid w:val="00CC6E7E"/>
    <w:rsid w:val="00CC7425"/>
    <w:rsid w:val="00CC78C4"/>
    <w:rsid w:val="00CD05F0"/>
    <w:rsid w:val="00CD0947"/>
    <w:rsid w:val="00CD0AF6"/>
    <w:rsid w:val="00CD11B4"/>
    <w:rsid w:val="00CD1351"/>
    <w:rsid w:val="00CD139C"/>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683"/>
    <w:rsid w:val="00CF1AB8"/>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30B"/>
    <w:rsid w:val="00D0476D"/>
    <w:rsid w:val="00D0479F"/>
    <w:rsid w:val="00D04DEC"/>
    <w:rsid w:val="00D050E7"/>
    <w:rsid w:val="00D051F8"/>
    <w:rsid w:val="00D056D7"/>
    <w:rsid w:val="00D06021"/>
    <w:rsid w:val="00D06122"/>
    <w:rsid w:val="00D069B4"/>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172"/>
    <w:rsid w:val="00D20783"/>
    <w:rsid w:val="00D20B94"/>
    <w:rsid w:val="00D20F83"/>
    <w:rsid w:val="00D21545"/>
    <w:rsid w:val="00D223E5"/>
    <w:rsid w:val="00D224ED"/>
    <w:rsid w:val="00D22951"/>
    <w:rsid w:val="00D229F6"/>
    <w:rsid w:val="00D23269"/>
    <w:rsid w:val="00D2447B"/>
    <w:rsid w:val="00D244AC"/>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A69"/>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580"/>
    <w:rsid w:val="00DC3C08"/>
    <w:rsid w:val="00DC402F"/>
    <w:rsid w:val="00DC448B"/>
    <w:rsid w:val="00DC46C0"/>
    <w:rsid w:val="00DC4CA1"/>
    <w:rsid w:val="00DC4F10"/>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76E"/>
    <w:rsid w:val="00DD30CA"/>
    <w:rsid w:val="00DD353D"/>
    <w:rsid w:val="00DD3F2E"/>
    <w:rsid w:val="00DD4065"/>
    <w:rsid w:val="00DD40F6"/>
    <w:rsid w:val="00DD466F"/>
    <w:rsid w:val="00DD49B4"/>
    <w:rsid w:val="00DD4B1E"/>
    <w:rsid w:val="00DD4D8D"/>
    <w:rsid w:val="00DD5562"/>
    <w:rsid w:val="00DD64F5"/>
    <w:rsid w:val="00DD71B4"/>
    <w:rsid w:val="00DD7606"/>
    <w:rsid w:val="00DD7D63"/>
    <w:rsid w:val="00DD7F7B"/>
    <w:rsid w:val="00DE04F5"/>
    <w:rsid w:val="00DE0EE1"/>
    <w:rsid w:val="00DE102D"/>
    <w:rsid w:val="00DE1072"/>
    <w:rsid w:val="00DE12A5"/>
    <w:rsid w:val="00DE2A76"/>
    <w:rsid w:val="00DE303A"/>
    <w:rsid w:val="00DE3386"/>
    <w:rsid w:val="00DE39F4"/>
    <w:rsid w:val="00DE3ADE"/>
    <w:rsid w:val="00DE4B67"/>
    <w:rsid w:val="00DE5182"/>
    <w:rsid w:val="00DE5A26"/>
    <w:rsid w:val="00DE5C7D"/>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D18"/>
    <w:rsid w:val="00E15E06"/>
    <w:rsid w:val="00E16BC2"/>
    <w:rsid w:val="00E16CD4"/>
    <w:rsid w:val="00E16E0A"/>
    <w:rsid w:val="00E1756C"/>
    <w:rsid w:val="00E17695"/>
    <w:rsid w:val="00E1789C"/>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100C"/>
    <w:rsid w:val="00E61726"/>
    <w:rsid w:val="00E61741"/>
    <w:rsid w:val="00E61B16"/>
    <w:rsid w:val="00E6229F"/>
    <w:rsid w:val="00E624F2"/>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66BA3"/>
    <w:rsid w:val="00E70743"/>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2D54"/>
    <w:rsid w:val="00E82E10"/>
    <w:rsid w:val="00E83410"/>
    <w:rsid w:val="00E835C8"/>
    <w:rsid w:val="00E836E9"/>
    <w:rsid w:val="00E8380C"/>
    <w:rsid w:val="00E83952"/>
    <w:rsid w:val="00E83C64"/>
    <w:rsid w:val="00E83F38"/>
    <w:rsid w:val="00E83FC2"/>
    <w:rsid w:val="00E84191"/>
    <w:rsid w:val="00E84A97"/>
    <w:rsid w:val="00E84E68"/>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3DBF"/>
    <w:rsid w:val="00E94270"/>
    <w:rsid w:val="00E9428D"/>
    <w:rsid w:val="00E952BC"/>
    <w:rsid w:val="00E953CF"/>
    <w:rsid w:val="00E95700"/>
    <w:rsid w:val="00E95CE0"/>
    <w:rsid w:val="00E9620B"/>
    <w:rsid w:val="00E96452"/>
    <w:rsid w:val="00E9685A"/>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3C2"/>
    <w:rsid w:val="00EA67F0"/>
    <w:rsid w:val="00EA689E"/>
    <w:rsid w:val="00EA6EC7"/>
    <w:rsid w:val="00EA7DDB"/>
    <w:rsid w:val="00EB01DB"/>
    <w:rsid w:val="00EB02F3"/>
    <w:rsid w:val="00EB0D55"/>
    <w:rsid w:val="00EB0F78"/>
    <w:rsid w:val="00EB1F41"/>
    <w:rsid w:val="00EB201B"/>
    <w:rsid w:val="00EB20C3"/>
    <w:rsid w:val="00EB242A"/>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B7C5A"/>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C79C4"/>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6F3B"/>
    <w:rsid w:val="00ED702D"/>
    <w:rsid w:val="00ED7349"/>
    <w:rsid w:val="00ED740D"/>
    <w:rsid w:val="00ED74F5"/>
    <w:rsid w:val="00ED7896"/>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9DE"/>
    <w:rsid w:val="00F02ABB"/>
    <w:rsid w:val="00F02EDC"/>
    <w:rsid w:val="00F0310F"/>
    <w:rsid w:val="00F03A4F"/>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2FFE"/>
    <w:rsid w:val="00F233EE"/>
    <w:rsid w:val="00F23458"/>
    <w:rsid w:val="00F244AB"/>
    <w:rsid w:val="00F249EA"/>
    <w:rsid w:val="00F24AC6"/>
    <w:rsid w:val="00F24BE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AC"/>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7455"/>
    <w:rsid w:val="00F57940"/>
    <w:rsid w:val="00F60071"/>
    <w:rsid w:val="00F60A41"/>
    <w:rsid w:val="00F60B3C"/>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677A0"/>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4152"/>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7EF"/>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53"/>
    <w:rsid w:val="00F978B9"/>
    <w:rsid w:val="00FA0623"/>
    <w:rsid w:val="00FA09FD"/>
    <w:rsid w:val="00FA0C2B"/>
    <w:rsid w:val="00FA0D78"/>
    <w:rsid w:val="00FA0F4D"/>
    <w:rsid w:val="00FA1687"/>
    <w:rsid w:val="00FA19A4"/>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A05"/>
    <w:rsid w:val="00FD63DB"/>
    <w:rsid w:val="00FD6AF8"/>
    <w:rsid w:val="00FD6BF5"/>
    <w:rsid w:val="00FD6D2C"/>
    <w:rsid w:val="00FD7429"/>
    <w:rsid w:val="00FD78AA"/>
    <w:rsid w:val="00FD7DD0"/>
    <w:rsid w:val="00FE00BC"/>
    <w:rsid w:val="00FE0255"/>
    <w:rsid w:val="00FE09F0"/>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5E55"/>
    <w:rsid w:val="00FE695D"/>
    <w:rsid w:val="00FE6A9A"/>
    <w:rsid w:val="00FE6F05"/>
    <w:rsid w:val="00FE71ED"/>
    <w:rsid w:val="00FE7584"/>
    <w:rsid w:val="00FE75C2"/>
    <w:rsid w:val="00FE775C"/>
    <w:rsid w:val="00FE7982"/>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0645"/>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styleId="Mentionnonrsolue">
    <w:name w:val="Unresolved Mention"/>
    <w:basedOn w:val="Policepardfaut"/>
    <w:uiPriority w:val="99"/>
    <w:semiHidden/>
    <w:unhideWhenUsed/>
    <w:rsid w:val="00F677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7.png"/><Relationship Id="rId50" Type="http://schemas.microsoft.com/office/2007/relationships/hdphoto" Target="media/hdphoto2.wdp"/><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hyperlink" Target="https://cryptoast.fr/wp-content/uploads/2020/08/merkle-tree-general.png" TargetMode="External"/><Relationship Id="rId52"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app.diagrams.net" TargetMode="External"/><Relationship Id="rId35" Type="http://schemas.openxmlformats.org/officeDocument/2006/relationships/image" Target="media/image27.jpg"/><Relationship Id="rId43" Type="http://schemas.openxmlformats.org/officeDocument/2006/relationships/image" Target="media/image35.png"/><Relationship Id="rId48" Type="http://schemas.openxmlformats.org/officeDocument/2006/relationships/image" Target="media/image38.png"/><Relationship Id="rId8" Type="http://schemas.openxmlformats.org/officeDocument/2006/relationships/image" Target="media/image3.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5.png"/><Relationship Id="rId38" Type="http://schemas.openxmlformats.org/officeDocument/2006/relationships/image" Target="media/image30.jpeg"/><Relationship Id="rId46" Type="http://schemas.microsoft.com/office/2007/relationships/hdphoto" Target="media/hdphoto1.wdp"/><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image" Target="media/image39.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6053F-AEBD-48D3-BE77-0C3598F88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3</Pages>
  <Words>44519</Words>
  <Characters>235956</Characters>
  <Application>Microsoft Office Word</Application>
  <DocSecurity>0</DocSecurity>
  <Lines>13879</Lines>
  <Paragraphs>1476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5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9</cp:revision>
  <cp:lastPrinted>2025-06-05T11:43:00Z</cp:lastPrinted>
  <dcterms:created xsi:type="dcterms:W3CDTF">2025-06-05T11:43:00Z</dcterms:created>
  <dcterms:modified xsi:type="dcterms:W3CDTF">2025-06-05T11:5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IvDcXvW"/&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